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44C" w:rsidRPr="0091734A" w:rsidRDefault="00AA4350">
      <w:pPr>
        <w:pStyle w:val="NoSpacing"/>
        <w:rPr>
          <w:rFonts w:cstheme="minorHAnsi"/>
          <w:color w:val="000000" w:themeColor="text1"/>
        </w:rPr>
      </w:pPr>
      <w:sdt>
        <w:sdtPr>
          <w:rPr>
            <w:rFonts w:cstheme="minorHAnsi"/>
            <w:color w:val="000000" w:themeColor="text1"/>
          </w:rPr>
          <w:alias w:val="Your Name:"/>
          <w:tag w:val="Your Name:"/>
          <w:id w:val="-686670367"/>
          <w:placeholder>
            <w:docPart w:val="A61FEFE49C694AEEB4EA0682B49C47BA"/>
          </w:placeholder>
          <w:temporary/>
          <w:showingPlcHdr/>
          <w15:appearance w15:val="hidden"/>
        </w:sdtPr>
        <w:sdtEndPr/>
        <w:sdtContent>
          <w:r w:rsidRPr="0091734A">
            <w:rPr>
              <w:rFonts w:cstheme="minorHAnsi"/>
              <w:color w:val="000000" w:themeColor="text1"/>
            </w:rPr>
            <w:t>Your Name</w:t>
          </w:r>
        </w:sdtContent>
      </w:sdt>
      <w:r w:rsidR="001E57DC" w:rsidRPr="0091734A">
        <w:rPr>
          <w:rFonts w:cstheme="minorHAnsi"/>
          <w:color w:val="000000" w:themeColor="text1"/>
        </w:rPr>
        <w:t>: Maria</w:t>
      </w:r>
    </w:p>
    <w:p w:rsidR="00E614DD" w:rsidRPr="0091734A" w:rsidRDefault="00AA4350">
      <w:pPr>
        <w:pStyle w:val="NoSpacing"/>
        <w:rPr>
          <w:rFonts w:cstheme="minorHAnsi"/>
          <w:color w:val="000000" w:themeColor="text1"/>
        </w:rPr>
      </w:pPr>
      <w:sdt>
        <w:sdtPr>
          <w:rPr>
            <w:rFonts w:cstheme="minorHAnsi"/>
            <w:color w:val="000000" w:themeColor="text1"/>
          </w:rPr>
          <w:alias w:val="Instructor Name:"/>
          <w:tag w:val="Instructor Name:"/>
          <w:id w:val="1392545257"/>
          <w:placeholder>
            <w:docPart w:val="DE6BE46DEE37441CAD65BAEC4F74BF9B"/>
          </w:placeholder>
          <w:temporary/>
          <w:showingPlcHdr/>
          <w15:appearance w15:val="hidden"/>
        </w:sdtPr>
        <w:sdtEndPr/>
        <w:sdtContent>
          <w:r w:rsidR="00B13D1B" w:rsidRPr="0091734A">
            <w:rPr>
              <w:rFonts w:cstheme="minorHAnsi"/>
              <w:color w:val="000000" w:themeColor="text1"/>
            </w:rPr>
            <w:t>Instructor Name</w:t>
          </w:r>
        </w:sdtContent>
      </w:sdt>
    </w:p>
    <w:p w:rsidR="00E614DD" w:rsidRPr="0091734A" w:rsidRDefault="00AA4350">
      <w:pPr>
        <w:pStyle w:val="NoSpacing"/>
        <w:rPr>
          <w:rFonts w:cstheme="minorHAnsi"/>
          <w:color w:val="000000" w:themeColor="text1"/>
        </w:rPr>
      </w:pPr>
      <w:sdt>
        <w:sdtPr>
          <w:rPr>
            <w:rFonts w:cstheme="minorHAnsi"/>
            <w:color w:val="000000" w:themeColor="text1"/>
          </w:rPr>
          <w:alias w:val="Course Number:"/>
          <w:tag w:val="Course Number:"/>
          <w:id w:val="1249771000"/>
          <w:placeholder>
            <w:docPart w:val="16057CA204D7459A80674E6CC7F2B98F"/>
          </w:placeholder>
          <w:temporary/>
          <w:showingPlcHdr/>
          <w15:appearance w15:val="hidden"/>
        </w:sdtPr>
        <w:sdtEndPr/>
        <w:sdtContent>
          <w:r w:rsidR="00B13D1B" w:rsidRPr="0091734A">
            <w:rPr>
              <w:rFonts w:cstheme="minorHAnsi"/>
              <w:color w:val="000000" w:themeColor="text1"/>
            </w:rPr>
            <w:t>Course Number</w:t>
          </w:r>
        </w:sdtContent>
      </w:sdt>
    </w:p>
    <w:p w:rsidR="00E614DD" w:rsidRPr="0091734A" w:rsidRDefault="00AA4350">
      <w:pPr>
        <w:pStyle w:val="NoSpacing"/>
        <w:rPr>
          <w:rFonts w:cstheme="minorHAnsi"/>
          <w:color w:val="000000" w:themeColor="text1"/>
        </w:rPr>
      </w:pPr>
      <w:sdt>
        <w:sdtPr>
          <w:rPr>
            <w:rFonts w:cstheme="minorHAnsi"/>
            <w:color w:val="000000" w:themeColor="text1"/>
          </w:rPr>
          <w:alias w:val="Date:"/>
          <w:tag w:val="Date:"/>
          <w:id w:val="518209038"/>
          <w:placeholder>
            <w:docPart w:val="2EB449EEE1B24578B2F5D2D1AF42B15F"/>
          </w:placeholder>
          <w:temporary/>
          <w:showingPlcHdr/>
          <w15:appearance w15:val="hidden"/>
        </w:sdtPr>
        <w:sdtEndPr/>
        <w:sdtContent>
          <w:r w:rsidR="00B13D1B" w:rsidRPr="0091734A">
            <w:rPr>
              <w:rFonts w:cstheme="minorHAnsi"/>
              <w:color w:val="000000" w:themeColor="text1"/>
            </w:rPr>
            <w:t>Date</w:t>
          </w:r>
        </w:sdtContent>
      </w:sdt>
    </w:p>
    <w:p w:rsidR="00E614DD" w:rsidRPr="0091734A" w:rsidRDefault="00AA4350">
      <w:pPr>
        <w:pStyle w:val="Title"/>
        <w:rPr>
          <w:rFonts w:asciiTheme="minorHAnsi" w:hAnsiTheme="minorHAnsi" w:cstheme="minorHAnsi"/>
          <w:color w:val="000000" w:themeColor="text1"/>
        </w:rPr>
      </w:pPr>
      <w:r w:rsidRPr="0091734A">
        <w:rPr>
          <w:rFonts w:asciiTheme="minorHAnsi" w:hAnsiTheme="minorHAnsi" w:cstheme="minorHAnsi"/>
          <w:color w:val="000000" w:themeColor="text1"/>
        </w:rPr>
        <w:t>How to foster care system determinate if the child is safe or not</w:t>
      </w:r>
    </w:p>
    <w:p w:rsidR="0092216E" w:rsidRPr="0091734A" w:rsidRDefault="00AA4350" w:rsidP="00040052">
      <w:pPr>
        <w:ind w:firstLine="0"/>
        <w:rPr>
          <w:rFonts w:cstheme="minorHAnsi"/>
          <w:b/>
          <w:color w:val="000000" w:themeColor="text1"/>
        </w:rPr>
      </w:pPr>
      <w:bookmarkStart w:id="0" w:name="_GoBack"/>
      <w:r w:rsidRPr="0091734A">
        <w:rPr>
          <w:rFonts w:cstheme="minorHAnsi"/>
          <w:b/>
          <w:color w:val="000000" w:themeColor="text1"/>
        </w:rPr>
        <w:t xml:space="preserve">Foster Care </w:t>
      </w:r>
    </w:p>
    <w:p w:rsidR="0092216E" w:rsidRPr="0091734A" w:rsidRDefault="00AA4350" w:rsidP="00040052">
      <w:pPr>
        <w:ind w:firstLine="0"/>
        <w:rPr>
          <w:rFonts w:cstheme="minorHAnsi"/>
          <w:color w:val="000000" w:themeColor="text1"/>
        </w:rPr>
      </w:pPr>
      <w:r w:rsidRPr="0091734A">
        <w:rPr>
          <w:rFonts w:cstheme="minorHAnsi"/>
          <w:b/>
          <w:color w:val="000000" w:themeColor="text1"/>
        </w:rPr>
        <w:tab/>
      </w:r>
      <w:r w:rsidR="00FB25BB" w:rsidRPr="0091734A">
        <w:rPr>
          <w:rFonts w:cstheme="minorHAnsi"/>
          <w:color w:val="000000" w:themeColor="text1"/>
        </w:rPr>
        <w:t xml:space="preserve">People </w:t>
      </w:r>
      <w:r w:rsidR="00B86BD5" w:rsidRPr="0091734A">
        <w:rPr>
          <w:rFonts w:cstheme="minorHAnsi"/>
          <w:color w:val="000000" w:themeColor="text1"/>
        </w:rPr>
        <w:t>nowadays are busy</w:t>
      </w:r>
      <w:r w:rsidR="00FB25BB" w:rsidRPr="0091734A">
        <w:rPr>
          <w:rFonts w:cstheme="minorHAnsi"/>
          <w:color w:val="000000" w:themeColor="text1"/>
        </w:rPr>
        <w:t xml:space="preserve"> with their jobs, activities and they have </w:t>
      </w:r>
      <w:r w:rsidR="00B86BD5" w:rsidRPr="0091734A">
        <w:rPr>
          <w:rFonts w:cstheme="minorHAnsi"/>
          <w:color w:val="000000" w:themeColor="text1"/>
        </w:rPr>
        <w:t>time demanding</w:t>
      </w:r>
      <w:r w:rsidR="00D13A78" w:rsidRPr="0091734A">
        <w:rPr>
          <w:rFonts w:cstheme="minorHAnsi"/>
          <w:color w:val="000000" w:themeColor="text1"/>
        </w:rPr>
        <w:t xml:space="preserve"> schedules, which do</w:t>
      </w:r>
      <w:r w:rsidR="00FB25BB" w:rsidRPr="0091734A">
        <w:rPr>
          <w:rFonts w:cstheme="minorHAnsi"/>
          <w:color w:val="000000" w:themeColor="text1"/>
        </w:rPr>
        <w:t xml:space="preserve"> not allow people particularly parents to take care of their children when they need the most of care. There have been some developmental </w:t>
      </w:r>
      <w:r w:rsidR="00D13A78" w:rsidRPr="0091734A">
        <w:rPr>
          <w:rFonts w:cstheme="minorHAnsi"/>
          <w:color w:val="000000" w:themeColor="text1"/>
        </w:rPr>
        <w:t>initiatives, which</w:t>
      </w:r>
      <w:r w:rsidR="00FB25BB" w:rsidRPr="0091734A">
        <w:rPr>
          <w:rFonts w:cstheme="minorHAnsi"/>
          <w:color w:val="000000" w:themeColor="text1"/>
        </w:rPr>
        <w:t xml:space="preserve"> have taken place to ease the difficulties of parents </w:t>
      </w:r>
      <w:r w:rsidR="00B86BD5" w:rsidRPr="0091734A">
        <w:rPr>
          <w:rFonts w:cstheme="minorHAnsi"/>
          <w:color w:val="000000" w:themeColor="text1"/>
        </w:rPr>
        <w:t xml:space="preserve">and these developmental initiatives include caregiving homes, foster care, daycare centers, and </w:t>
      </w:r>
      <w:r w:rsidR="009240F3" w:rsidRPr="0091734A">
        <w:rPr>
          <w:rFonts w:cstheme="minorHAnsi"/>
          <w:color w:val="000000" w:themeColor="text1"/>
        </w:rPr>
        <w:t xml:space="preserve">community residential care centers. </w:t>
      </w:r>
    </w:p>
    <w:p w:rsidR="0092216E" w:rsidRPr="0091734A" w:rsidRDefault="00AA4350" w:rsidP="00040052">
      <w:pPr>
        <w:ind w:firstLine="0"/>
        <w:rPr>
          <w:rFonts w:cstheme="minorHAnsi"/>
          <w:color w:val="000000" w:themeColor="text1"/>
        </w:rPr>
      </w:pPr>
      <w:r w:rsidRPr="0091734A">
        <w:rPr>
          <w:rFonts w:cstheme="minorHAnsi"/>
          <w:color w:val="000000" w:themeColor="text1"/>
        </w:rPr>
        <w:t xml:space="preserve"> Minors are admitted to care centers, caregiving homes, and </w:t>
      </w:r>
      <w:r w:rsidR="00A4682C" w:rsidRPr="0091734A">
        <w:rPr>
          <w:rFonts w:cstheme="minorHAnsi"/>
          <w:color w:val="000000" w:themeColor="text1"/>
        </w:rPr>
        <w:t>treatment centers</w:t>
      </w:r>
      <w:r w:rsidR="00E17D18" w:rsidRPr="0091734A">
        <w:rPr>
          <w:rFonts w:cstheme="minorHAnsi"/>
          <w:color w:val="000000" w:themeColor="text1"/>
        </w:rPr>
        <w:t xml:space="preserve">, </w:t>
      </w:r>
      <w:r w:rsidR="004602DD" w:rsidRPr="0091734A">
        <w:rPr>
          <w:rFonts w:cstheme="minorHAnsi"/>
          <w:color w:val="000000" w:themeColor="text1"/>
        </w:rPr>
        <w:t>the state is responsible to allow and approve the foster care for minors with the help of a foster parent or parents</w:t>
      </w:r>
      <w:r w:rsidR="00E17D18" w:rsidRPr="0091734A">
        <w:rPr>
          <w:rFonts w:cstheme="minorHAnsi"/>
          <w:color w:val="000000" w:themeColor="text1"/>
        </w:rPr>
        <w:t>. This whole legal system</w:t>
      </w:r>
      <w:r w:rsidR="004051D5" w:rsidRPr="0091734A">
        <w:rPr>
          <w:rFonts w:cstheme="minorHAnsi"/>
          <w:color w:val="000000" w:themeColor="text1"/>
        </w:rPr>
        <w:t xml:space="preserve"> is known as foster care. Social agencies and government are the sources through which children </w:t>
      </w:r>
      <w:r w:rsidR="00430763" w:rsidRPr="0091734A">
        <w:rPr>
          <w:rFonts w:cstheme="minorHAnsi"/>
          <w:color w:val="000000" w:themeColor="text1"/>
        </w:rPr>
        <w:t>are placed to foster care. The foster parents or a single foster parent gets compensation for the total expenses</w:t>
      </w:r>
      <w:r w:rsidR="00ED08A2" w:rsidRPr="0091734A">
        <w:rPr>
          <w:rFonts w:cstheme="minorHAnsi"/>
          <w:color w:val="000000" w:themeColor="text1"/>
        </w:rPr>
        <w:t xml:space="preserve"> during the period of care.</w:t>
      </w:r>
      <w:r w:rsidR="008B2A47" w:rsidRPr="0091734A">
        <w:rPr>
          <w:rFonts w:cstheme="minorHAnsi"/>
          <w:color w:val="000000" w:themeColor="text1"/>
        </w:rPr>
        <w:t xml:space="preserve"> </w:t>
      </w:r>
      <w:r w:rsidR="006F669B" w:rsidRPr="0091734A">
        <w:rPr>
          <w:rFonts w:cstheme="minorHAnsi"/>
          <w:color w:val="000000" w:themeColor="text1"/>
        </w:rPr>
        <w:t xml:space="preserve">Child protection agencies and family courts are the pathways through which a state may consider </w:t>
      </w:r>
      <w:r w:rsidR="00FB251A" w:rsidRPr="0091734A">
        <w:rPr>
          <w:rFonts w:cstheme="minorHAnsi"/>
          <w:color w:val="000000" w:themeColor="text1"/>
        </w:rPr>
        <w:t xml:space="preserve">foster </w:t>
      </w:r>
      <w:r w:rsidR="00821C64" w:rsidRPr="0091734A">
        <w:rPr>
          <w:rFonts w:cstheme="minorHAnsi"/>
          <w:color w:val="000000" w:themeColor="text1"/>
        </w:rPr>
        <w:t>care</w:t>
      </w:r>
      <w:r w:rsidR="00FB251A" w:rsidRPr="0091734A">
        <w:rPr>
          <w:rFonts w:cstheme="minorHAnsi"/>
          <w:color w:val="000000" w:themeColor="text1"/>
        </w:rPr>
        <w:t>. With the help of the state</w:t>
      </w:r>
      <w:r w:rsidR="008C508F" w:rsidRPr="0091734A">
        <w:rPr>
          <w:rFonts w:cstheme="minorHAnsi"/>
          <w:color w:val="000000" w:themeColor="text1"/>
        </w:rPr>
        <w:t>,</w:t>
      </w:r>
      <w:r w:rsidR="00FB251A" w:rsidRPr="0091734A">
        <w:rPr>
          <w:rFonts w:cstheme="minorHAnsi"/>
          <w:color w:val="000000" w:themeColor="text1"/>
        </w:rPr>
        <w:t xml:space="preserve"> legal decisions are made</w:t>
      </w:r>
      <w:r w:rsidR="00430763" w:rsidRPr="0091734A">
        <w:rPr>
          <w:rFonts w:cstheme="minorHAnsi"/>
          <w:color w:val="000000" w:themeColor="text1"/>
        </w:rPr>
        <w:t xml:space="preserve"> </w:t>
      </w:r>
      <w:r w:rsidR="008C508F" w:rsidRPr="0091734A">
        <w:rPr>
          <w:rFonts w:cstheme="minorHAnsi"/>
          <w:color w:val="000000" w:themeColor="text1"/>
        </w:rPr>
        <w:t xml:space="preserve">in favor of foster </w:t>
      </w:r>
      <w:r w:rsidR="004023D6" w:rsidRPr="0091734A">
        <w:rPr>
          <w:rFonts w:cstheme="minorHAnsi"/>
          <w:color w:val="000000" w:themeColor="text1"/>
        </w:rPr>
        <w:t>care</w:t>
      </w:r>
      <w:r w:rsidR="008C508F" w:rsidRPr="0091734A">
        <w:rPr>
          <w:rFonts w:cstheme="minorHAnsi"/>
          <w:color w:val="000000" w:themeColor="text1"/>
        </w:rPr>
        <w:t xml:space="preserve"> and for minor’s </w:t>
      </w:r>
      <w:r w:rsidR="00327FB2" w:rsidRPr="0091734A">
        <w:rPr>
          <w:rFonts w:cstheme="minorHAnsi"/>
          <w:color w:val="000000" w:themeColor="text1"/>
        </w:rPr>
        <w:t xml:space="preserve">day-to-day care a foster parent and he/she is responsible </w:t>
      </w:r>
      <w:r w:rsidR="006E5D1D" w:rsidRPr="0091734A">
        <w:rPr>
          <w:rFonts w:cstheme="minorHAnsi"/>
          <w:color w:val="000000" w:themeColor="text1"/>
        </w:rPr>
        <w:t xml:space="preserve">for the upbringing of the minor. In the United States, formal kinship care is </w:t>
      </w:r>
      <w:r w:rsidR="00BD33BE" w:rsidRPr="0091734A">
        <w:rPr>
          <w:rFonts w:cstheme="minorHAnsi"/>
          <w:color w:val="000000" w:themeColor="text1"/>
        </w:rPr>
        <w:t>common, while kinship care is carried without the approval of the state or involvement of any court</w:t>
      </w:r>
      <w:r w:rsidR="004602DD" w:rsidRPr="0091734A">
        <w:rPr>
          <w:rFonts w:cstheme="minorHAnsi"/>
          <w:color w:val="000000" w:themeColor="text1"/>
        </w:rPr>
        <w:t xml:space="preserve"> in some areas. </w:t>
      </w:r>
      <w:r w:rsidR="00420C7B" w:rsidRPr="0091734A">
        <w:rPr>
          <w:rFonts w:cstheme="minorHAnsi"/>
          <w:color w:val="000000" w:themeColor="text1"/>
        </w:rPr>
        <w:t>A quarter of children were taken to foster care with the relatives of parents rather than admitting them in any formal system</w:t>
      </w:r>
      <w:r w:rsidR="00293497" w:rsidRPr="0091734A">
        <w:rPr>
          <w:rFonts w:cstheme="minorHAnsi"/>
          <w:color w:val="000000" w:themeColor="text1"/>
        </w:rPr>
        <w:t xml:space="preserve"> </w:t>
      </w:r>
      <w:r w:rsidR="00293497" w:rsidRPr="0091734A">
        <w:rPr>
          <w:rFonts w:cstheme="minorHAnsi"/>
          <w:color w:val="000000" w:themeColor="text1"/>
        </w:rPr>
        <w:fldChar w:fldCharType="begin"/>
      </w:r>
      <w:r w:rsidR="00293497" w:rsidRPr="0091734A">
        <w:rPr>
          <w:rFonts w:cstheme="minorHAnsi"/>
          <w:color w:val="000000" w:themeColor="text1"/>
        </w:rPr>
        <w:instrText xml:space="preserve"> ADDIN ZOTERO_ITEM CSL_CITATION {"citationID":"Caq0q3E6","properties":{"formattedCitation":"(E. 15)","plainCitation":"(E. 15)","noteIndex":0},"citationItems":[{"id":676,"uris":["http://zotero.org/users/local/F0XOCTdk/items/UKQQNGWU"],"uri":["http://zotero.org/users/local/F0XOCTdk/items/UKQQNGWU"],"itemData":{"id":676,"type":"webpage","title":"Stepping Up for Kids - The Annie E. Casey Foundation","URL":"https://www.aecf.org/m/resourcedoc/AECF-SteppingUpForKids-2012.pdf#page=1","author":[{"family":"E.","given":"Annie"}],"issued":{"date-parts":[["2012"]]},"accessed":{"date-parts":[["2019",11,18]]}},"locator":"15","label":"page"}],"schema":"https://github.com/citation-style-language/schema/raw/master/csl-citation.json"} </w:instrText>
      </w:r>
      <w:r w:rsidR="00293497" w:rsidRPr="0091734A">
        <w:rPr>
          <w:rFonts w:cstheme="minorHAnsi"/>
          <w:color w:val="000000" w:themeColor="text1"/>
        </w:rPr>
        <w:fldChar w:fldCharType="separate"/>
      </w:r>
      <w:r w:rsidR="00293497" w:rsidRPr="0091734A">
        <w:rPr>
          <w:rFonts w:cstheme="minorHAnsi"/>
          <w:color w:val="000000" w:themeColor="text1"/>
        </w:rPr>
        <w:t>(E. 15)</w:t>
      </w:r>
      <w:r w:rsidR="00293497" w:rsidRPr="0091734A">
        <w:rPr>
          <w:rFonts w:cstheme="minorHAnsi"/>
          <w:color w:val="000000" w:themeColor="text1"/>
        </w:rPr>
        <w:fldChar w:fldCharType="end"/>
      </w:r>
      <w:r w:rsidR="00293497" w:rsidRPr="0091734A">
        <w:rPr>
          <w:rFonts w:cstheme="minorHAnsi"/>
          <w:color w:val="000000" w:themeColor="text1"/>
        </w:rPr>
        <w:t xml:space="preserve">. </w:t>
      </w:r>
      <w:r w:rsidR="001B3578" w:rsidRPr="0091734A">
        <w:rPr>
          <w:rFonts w:cstheme="minorHAnsi"/>
          <w:color w:val="000000" w:themeColor="text1"/>
        </w:rPr>
        <w:t xml:space="preserve">It is not necessary that the informal foster parents are providing quality care and they help minors in </w:t>
      </w:r>
      <w:r w:rsidR="001B3578" w:rsidRPr="0091734A">
        <w:rPr>
          <w:rFonts w:cstheme="minorHAnsi"/>
          <w:color w:val="000000" w:themeColor="text1"/>
        </w:rPr>
        <w:lastRenderedPageBreak/>
        <w:t>grooming and their nurture.</w:t>
      </w:r>
      <w:r w:rsidR="00EA199C" w:rsidRPr="0091734A">
        <w:rPr>
          <w:rFonts w:cstheme="minorHAnsi"/>
          <w:color w:val="000000" w:themeColor="text1"/>
        </w:rPr>
        <w:t xml:space="preserve"> Child maltreatment is an issue due</w:t>
      </w:r>
      <w:r w:rsidR="00F80E1B" w:rsidRPr="0091734A">
        <w:rPr>
          <w:rFonts w:cstheme="minorHAnsi"/>
          <w:color w:val="000000" w:themeColor="text1"/>
        </w:rPr>
        <w:t xml:space="preserve"> to which 1,750 children death </w:t>
      </w:r>
      <w:r w:rsidR="003B6992" w:rsidRPr="0091734A">
        <w:rPr>
          <w:rFonts w:cstheme="minorHAnsi"/>
          <w:color w:val="000000" w:themeColor="text1"/>
        </w:rPr>
        <w:t>causalities</w:t>
      </w:r>
      <w:r w:rsidR="00F80E1B" w:rsidRPr="0091734A">
        <w:rPr>
          <w:rFonts w:cstheme="minorHAnsi"/>
          <w:color w:val="000000" w:themeColor="text1"/>
        </w:rPr>
        <w:t xml:space="preserve"> were </w:t>
      </w:r>
      <w:r w:rsidR="003B6992" w:rsidRPr="0091734A">
        <w:rPr>
          <w:rFonts w:cstheme="minorHAnsi"/>
          <w:color w:val="000000" w:themeColor="text1"/>
        </w:rPr>
        <w:t>recorded</w:t>
      </w:r>
      <w:r w:rsidR="00F80E1B" w:rsidRPr="0091734A">
        <w:rPr>
          <w:rFonts w:cstheme="minorHAnsi"/>
          <w:color w:val="000000" w:themeColor="text1"/>
        </w:rPr>
        <w:t xml:space="preserve"> in 2016 and this was the highest record since 1992</w:t>
      </w:r>
      <w:r w:rsidR="003B6992" w:rsidRPr="0091734A">
        <w:rPr>
          <w:rFonts w:cstheme="minorHAnsi"/>
          <w:color w:val="000000" w:themeColor="text1"/>
        </w:rPr>
        <w:t xml:space="preserve"> </w:t>
      </w:r>
      <w:r w:rsidR="003B6992" w:rsidRPr="0091734A">
        <w:rPr>
          <w:rFonts w:cstheme="minorHAnsi"/>
          <w:color w:val="000000" w:themeColor="text1"/>
        </w:rPr>
        <w:fldChar w:fldCharType="begin"/>
      </w:r>
      <w:r w:rsidR="003B6992" w:rsidRPr="0091734A">
        <w:rPr>
          <w:rFonts w:cstheme="minorHAnsi"/>
          <w:color w:val="000000" w:themeColor="text1"/>
        </w:rPr>
        <w:instrText xml:space="preserve"> ADDIN ZOTERO_ITEM CSL_CITATION {"citationID":"ymflqSyY","properties":{"formattedCitation":"({\\i{}Child Maltreatment})","plainCitation":"(Child Maltreatment)","noteIndex":0},"citationItems":[{"id":678,"uris":["http://zotero.org/users/local/F0XOCTdk/items/NYZJNNR5"],"uri":["http://zotero.org/users/local/F0XOCTdk/items/NYZJNNR5"],"itemData":{"id":678,"type":"webpage","title":"Latest US Report on the Number of Child Abuse Deaths - Childhelp","URL":"https://www.childhelp.org/blog/child-maltreatment-latest-report/","shortTitle":"Child maltreatment","accessed":{"date-parts":[["2019",11,18]]}}}],"schema":"https://github.com/citation-style-language/schema/raw/master/csl-citation.json"} </w:instrText>
      </w:r>
      <w:r w:rsidR="003B6992" w:rsidRPr="0091734A">
        <w:rPr>
          <w:rFonts w:cstheme="minorHAnsi"/>
          <w:color w:val="000000" w:themeColor="text1"/>
        </w:rPr>
        <w:fldChar w:fldCharType="separate"/>
      </w:r>
      <w:r w:rsidR="003B6992" w:rsidRPr="0091734A">
        <w:rPr>
          <w:rFonts w:cstheme="minorHAnsi"/>
          <w:color w:val="000000" w:themeColor="text1"/>
        </w:rPr>
        <w:t>(</w:t>
      </w:r>
      <w:r w:rsidR="003B6992" w:rsidRPr="0091734A">
        <w:rPr>
          <w:rFonts w:cstheme="minorHAnsi"/>
          <w:i/>
          <w:iCs/>
          <w:color w:val="000000" w:themeColor="text1"/>
        </w:rPr>
        <w:t>Child Maltreatment</w:t>
      </w:r>
      <w:r w:rsidR="003B6992" w:rsidRPr="0091734A">
        <w:rPr>
          <w:rFonts w:cstheme="minorHAnsi"/>
          <w:color w:val="000000" w:themeColor="text1"/>
        </w:rPr>
        <w:t>)</w:t>
      </w:r>
      <w:r w:rsidR="003B6992" w:rsidRPr="0091734A">
        <w:rPr>
          <w:rFonts w:cstheme="minorHAnsi"/>
          <w:color w:val="000000" w:themeColor="text1"/>
        </w:rPr>
        <w:fldChar w:fldCharType="end"/>
      </w:r>
      <w:r w:rsidR="003B6992" w:rsidRPr="0091734A">
        <w:rPr>
          <w:rFonts w:cstheme="minorHAnsi"/>
          <w:color w:val="000000" w:themeColor="text1"/>
        </w:rPr>
        <w:t xml:space="preserve">.  </w:t>
      </w:r>
      <w:r w:rsidR="00EA199C" w:rsidRPr="0091734A">
        <w:rPr>
          <w:rFonts w:cstheme="minorHAnsi"/>
          <w:color w:val="000000" w:themeColor="text1"/>
        </w:rPr>
        <w:t>However</w:t>
      </w:r>
      <w:r w:rsidR="00227360" w:rsidRPr="0091734A">
        <w:rPr>
          <w:rFonts w:cstheme="minorHAnsi"/>
          <w:color w:val="000000" w:themeColor="text1"/>
        </w:rPr>
        <w:t>, parents who work</w:t>
      </w:r>
      <w:r w:rsidR="00FD74D9" w:rsidRPr="0091734A">
        <w:rPr>
          <w:rFonts w:cstheme="minorHAnsi"/>
          <w:color w:val="000000" w:themeColor="text1"/>
        </w:rPr>
        <w:t>,</w:t>
      </w:r>
      <w:r w:rsidR="00227360" w:rsidRPr="0091734A">
        <w:rPr>
          <w:rFonts w:cstheme="minorHAnsi"/>
          <w:color w:val="000000" w:themeColor="text1"/>
        </w:rPr>
        <w:t xml:space="preserve"> and have to follow a job schedule have to admit their children at foster care homes and centers</w:t>
      </w:r>
      <w:r w:rsidR="00FD74D9" w:rsidRPr="0091734A">
        <w:rPr>
          <w:rFonts w:cstheme="minorHAnsi"/>
          <w:color w:val="000000" w:themeColor="text1"/>
        </w:rPr>
        <w:t xml:space="preserve"> so that their children do not suffer a lot</w:t>
      </w:r>
      <w:r w:rsidR="00227360" w:rsidRPr="0091734A">
        <w:rPr>
          <w:rFonts w:cstheme="minorHAnsi"/>
          <w:color w:val="000000" w:themeColor="text1"/>
        </w:rPr>
        <w:t xml:space="preserve">. </w:t>
      </w:r>
    </w:p>
    <w:p w:rsidR="00CE07C8" w:rsidRPr="0091734A" w:rsidRDefault="00CE07C8" w:rsidP="00040052">
      <w:pPr>
        <w:ind w:firstLine="0"/>
        <w:rPr>
          <w:rFonts w:cstheme="minorHAnsi"/>
          <w:color w:val="000000" w:themeColor="text1"/>
        </w:rPr>
      </w:pPr>
    </w:p>
    <w:p w:rsidR="00EC0C18" w:rsidRPr="0091734A" w:rsidRDefault="00AA4350" w:rsidP="00040052">
      <w:pPr>
        <w:ind w:firstLine="0"/>
        <w:rPr>
          <w:rFonts w:cstheme="minorHAnsi"/>
          <w:b/>
          <w:color w:val="000000" w:themeColor="text1"/>
        </w:rPr>
      </w:pPr>
      <w:r w:rsidRPr="0091734A">
        <w:rPr>
          <w:rFonts w:cstheme="minorHAnsi"/>
          <w:b/>
          <w:color w:val="000000" w:themeColor="text1"/>
        </w:rPr>
        <w:t xml:space="preserve">History of </w:t>
      </w:r>
      <w:r w:rsidR="00040052" w:rsidRPr="0091734A">
        <w:rPr>
          <w:rFonts w:cstheme="minorHAnsi"/>
          <w:b/>
          <w:color w:val="000000" w:themeColor="text1"/>
        </w:rPr>
        <w:t>the Foster care system</w:t>
      </w:r>
      <w:r w:rsidRPr="0091734A">
        <w:rPr>
          <w:rFonts w:cstheme="minorHAnsi"/>
          <w:b/>
          <w:color w:val="000000" w:themeColor="text1"/>
        </w:rPr>
        <w:t xml:space="preserve"> in Philadelphia</w:t>
      </w:r>
    </w:p>
    <w:p w:rsidR="004C47C7" w:rsidRPr="0091734A" w:rsidRDefault="00AA4350" w:rsidP="00040052">
      <w:pPr>
        <w:ind w:firstLine="0"/>
        <w:rPr>
          <w:rFonts w:cstheme="minorHAnsi"/>
          <w:color w:val="000000" w:themeColor="text1"/>
        </w:rPr>
      </w:pPr>
      <w:r w:rsidRPr="0091734A">
        <w:rPr>
          <w:rFonts w:cstheme="minorHAnsi"/>
          <w:color w:val="000000" w:themeColor="text1"/>
        </w:rPr>
        <w:tab/>
        <w:t>The trend in foster care was increasing and it was getting unmanageable, although the government wa</w:t>
      </w:r>
      <w:r w:rsidR="00EA3F93" w:rsidRPr="0091734A">
        <w:rPr>
          <w:rFonts w:cstheme="minorHAnsi"/>
          <w:color w:val="000000" w:themeColor="text1"/>
        </w:rPr>
        <w:t xml:space="preserve">s looking </w:t>
      </w:r>
      <w:r w:rsidR="008C0650" w:rsidRPr="0091734A">
        <w:rPr>
          <w:rFonts w:cstheme="minorHAnsi"/>
          <w:color w:val="000000" w:themeColor="text1"/>
        </w:rPr>
        <w:t>for possible solutions</w:t>
      </w:r>
      <w:r w:rsidR="00EA3F93" w:rsidRPr="0091734A">
        <w:rPr>
          <w:rFonts w:cstheme="minorHAnsi"/>
          <w:color w:val="000000" w:themeColor="text1"/>
        </w:rPr>
        <w:t xml:space="preserve"> to manage. </w:t>
      </w:r>
      <w:r w:rsidR="008C0650" w:rsidRPr="0091734A">
        <w:rPr>
          <w:rFonts w:cstheme="minorHAnsi"/>
          <w:color w:val="000000" w:themeColor="text1"/>
        </w:rPr>
        <w:t xml:space="preserve">For child welfare policy, the Adoption and Safe Families Act was signed as a law in </w:t>
      </w:r>
      <w:r w:rsidR="00D60F2C" w:rsidRPr="0091734A">
        <w:rPr>
          <w:rFonts w:cstheme="minorHAnsi"/>
          <w:color w:val="000000" w:themeColor="text1"/>
        </w:rPr>
        <w:t>1997, which</w:t>
      </w:r>
      <w:r w:rsidR="008C0650" w:rsidRPr="0091734A">
        <w:rPr>
          <w:rFonts w:cstheme="minorHAnsi"/>
          <w:color w:val="000000" w:themeColor="text1"/>
        </w:rPr>
        <w:t xml:space="preserve"> was a new benchmark</w:t>
      </w:r>
      <w:r w:rsidR="00FE1110" w:rsidRPr="0091734A">
        <w:rPr>
          <w:rFonts w:cstheme="minorHAnsi"/>
          <w:color w:val="000000" w:themeColor="text1"/>
        </w:rPr>
        <w:t xml:space="preserve">. </w:t>
      </w:r>
      <w:r w:rsidR="00D60F2C" w:rsidRPr="0091734A">
        <w:rPr>
          <w:rFonts w:cstheme="minorHAnsi"/>
          <w:color w:val="000000" w:themeColor="text1"/>
        </w:rPr>
        <w:t>Incentives were given to foster care by the new law and this was authorized by the state</w:t>
      </w:r>
      <w:r w:rsidR="00F32A64" w:rsidRPr="0091734A">
        <w:rPr>
          <w:rFonts w:cstheme="minorHAnsi"/>
          <w:color w:val="000000" w:themeColor="text1"/>
        </w:rPr>
        <w:t xml:space="preserve">. </w:t>
      </w:r>
      <w:r w:rsidR="00C63171" w:rsidRPr="0091734A">
        <w:rPr>
          <w:rFonts w:cstheme="minorHAnsi"/>
          <w:color w:val="000000" w:themeColor="text1"/>
        </w:rPr>
        <w:t>New processes were</w:t>
      </w:r>
      <w:r w:rsidR="00F32A64" w:rsidRPr="0091734A">
        <w:rPr>
          <w:rFonts w:cstheme="minorHAnsi"/>
          <w:color w:val="000000" w:themeColor="text1"/>
        </w:rPr>
        <w:t xml:space="preserve"> designed to monitor the effectiveness and efficiency of welfare </w:t>
      </w:r>
      <w:r w:rsidR="00C63171" w:rsidRPr="0091734A">
        <w:rPr>
          <w:rFonts w:cstheme="minorHAnsi"/>
          <w:color w:val="000000" w:themeColor="text1"/>
        </w:rPr>
        <w:t>systems, which</w:t>
      </w:r>
      <w:r w:rsidR="00F32A64" w:rsidRPr="0091734A">
        <w:rPr>
          <w:rFonts w:cstheme="minorHAnsi"/>
          <w:color w:val="000000" w:themeColor="text1"/>
        </w:rPr>
        <w:t xml:space="preserve"> w</w:t>
      </w:r>
      <w:r w:rsidR="00C63171" w:rsidRPr="0091734A">
        <w:rPr>
          <w:rFonts w:cstheme="minorHAnsi"/>
          <w:color w:val="000000" w:themeColor="text1"/>
        </w:rPr>
        <w:t xml:space="preserve">orked for children. These systems were directly monitored by the state to ensure the quality and effectiveness of </w:t>
      </w:r>
      <w:r w:rsidR="00175F3E" w:rsidRPr="0091734A">
        <w:rPr>
          <w:rFonts w:cstheme="minorHAnsi"/>
          <w:color w:val="000000" w:themeColor="text1"/>
        </w:rPr>
        <w:t>foster care services. Foster care was emerging in different regions including P</w:t>
      </w:r>
      <w:r w:rsidR="00FD74D9" w:rsidRPr="0091734A">
        <w:rPr>
          <w:rFonts w:cstheme="minorHAnsi"/>
          <w:color w:val="000000" w:themeColor="text1"/>
        </w:rPr>
        <w:t xml:space="preserve">hiladelphia. </w:t>
      </w:r>
    </w:p>
    <w:p w:rsidR="00245860" w:rsidRPr="0091734A" w:rsidRDefault="00AA4350" w:rsidP="004C47C7">
      <w:pPr>
        <w:rPr>
          <w:rFonts w:cstheme="minorHAnsi"/>
          <w:color w:val="000000" w:themeColor="text1"/>
        </w:rPr>
      </w:pPr>
      <w:r w:rsidRPr="0091734A">
        <w:rPr>
          <w:rFonts w:cstheme="minorHAnsi"/>
          <w:color w:val="000000" w:themeColor="text1"/>
        </w:rPr>
        <w:t xml:space="preserve">Philadelphia is also known as </w:t>
      </w:r>
      <w:r w:rsidR="004D197E" w:rsidRPr="0091734A">
        <w:rPr>
          <w:rFonts w:cstheme="minorHAnsi"/>
          <w:color w:val="000000" w:themeColor="text1"/>
        </w:rPr>
        <w:t>Philly, which</w:t>
      </w:r>
      <w:r w:rsidRPr="0091734A">
        <w:rPr>
          <w:rFonts w:cstheme="minorHAnsi"/>
          <w:color w:val="000000" w:themeColor="text1"/>
        </w:rPr>
        <w:t xml:space="preserve"> is located in the United States </w:t>
      </w:r>
      <w:r w:rsidR="004D197E" w:rsidRPr="0091734A">
        <w:rPr>
          <w:rFonts w:cstheme="minorHAnsi"/>
          <w:color w:val="000000" w:themeColor="text1"/>
        </w:rPr>
        <w:t>and the Commonwealth of Pennsylvania</w:t>
      </w:r>
      <w:r w:rsidR="00E75C2E" w:rsidRPr="0091734A">
        <w:rPr>
          <w:rFonts w:cstheme="minorHAnsi"/>
          <w:color w:val="000000" w:themeColor="text1"/>
        </w:rPr>
        <w:t>.</w:t>
      </w:r>
      <w:r w:rsidRPr="0091734A">
        <w:rPr>
          <w:rFonts w:cstheme="minorHAnsi"/>
          <w:color w:val="000000" w:themeColor="text1"/>
        </w:rPr>
        <w:t xml:space="preserve"> The foster care concept emerged in the early 19</w:t>
      </w:r>
      <w:r w:rsidRPr="0091734A">
        <w:rPr>
          <w:rFonts w:cstheme="minorHAnsi"/>
          <w:color w:val="000000" w:themeColor="text1"/>
          <w:vertAlign w:val="superscript"/>
        </w:rPr>
        <w:t>th</w:t>
      </w:r>
      <w:r w:rsidRPr="0091734A">
        <w:rPr>
          <w:rFonts w:cstheme="minorHAnsi"/>
          <w:color w:val="000000" w:themeColor="text1"/>
        </w:rPr>
        <w:t xml:space="preserve"> century </w:t>
      </w:r>
      <w:r w:rsidR="006277A5" w:rsidRPr="0091734A">
        <w:rPr>
          <w:rFonts w:cstheme="minorHAnsi"/>
          <w:color w:val="000000" w:themeColor="text1"/>
        </w:rPr>
        <w:t>when Home Missionary and Children’s Aids societies were initiated. Two of fo</w:t>
      </w:r>
      <w:r w:rsidR="00BF4D19" w:rsidRPr="0091734A">
        <w:rPr>
          <w:rFonts w:cstheme="minorHAnsi"/>
          <w:color w:val="000000" w:themeColor="text1"/>
        </w:rPr>
        <w:t xml:space="preserve">ster care agencies tried to </w:t>
      </w:r>
      <w:r w:rsidR="005C05F9" w:rsidRPr="0091734A">
        <w:rPr>
          <w:rFonts w:cstheme="minorHAnsi"/>
          <w:color w:val="000000" w:themeColor="text1"/>
        </w:rPr>
        <w:t>control</w:t>
      </w:r>
      <w:r w:rsidR="00BF4D19" w:rsidRPr="0091734A">
        <w:rPr>
          <w:rFonts w:cstheme="minorHAnsi"/>
          <w:color w:val="000000" w:themeColor="text1"/>
        </w:rPr>
        <w:t xml:space="preserve"> the urban youth by banishing them from their own country. </w:t>
      </w:r>
      <w:r w:rsidR="00BF3FC8" w:rsidRPr="0091734A">
        <w:rPr>
          <w:rFonts w:cstheme="minorHAnsi"/>
          <w:color w:val="000000" w:themeColor="text1"/>
        </w:rPr>
        <w:t xml:space="preserve">Native-born children </w:t>
      </w:r>
      <w:r w:rsidR="005C05F9" w:rsidRPr="0091734A">
        <w:rPr>
          <w:rFonts w:cstheme="minorHAnsi"/>
          <w:color w:val="000000" w:themeColor="text1"/>
        </w:rPr>
        <w:t>worked</w:t>
      </w:r>
      <w:r w:rsidR="00BF3FC8" w:rsidRPr="0091734A">
        <w:rPr>
          <w:rFonts w:cstheme="minorHAnsi"/>
          <w:color w:val="000000" w:themeColor="text1"/>
        </w:rPr>
        <w:t xml:space="preserve"> as servants for the foster parents and they worked as farm</w:t>
      </w:r>
      <w:r w:rsidR="005C05F9" w:rsidRPr="0091734A">
        <w:rPr>
          <w:rFonts w:cstheme="minorHAnsi"/>
          <w:color w:val="000000" w:themeColor="text1"/>
        </w:rPr>
        <w:t xml:space="preserve"> laborers. These children were not being treated appropriately, while they can be named as victims and slaves as well. </w:t>
      </w:r>
      <w:r w:rsidR="001825D1" w:rsidRPr="0091734A">
        <w:rPr>
          <w:rFonts w:cstheme="minorHAnsi"/>
          <w:color w:val="000000" w:themeColor="text1"/>
        </w:rPr>
        <w:t xml:space="preserve">Although, charities were functional which were working as a valuable institution at that time and they were serving their societies in a valuable way. Parents who were not able to take care of children because of their </w:t>
      </w:r>
      <w:r w:rsidR="00B12346" w:rsidRPr="0091734A">
        <w:rPr>
          <w:rFonts w:cstheme="minorHAnsi"/>
          <w:color w:val="000000" w:themeColor="text1"/>
        </w:rPr>
        <w:t>unemployment</w:t>
      </w:r>
      <w:r w:rsidR="001825D1" w:rsidRPr="0091734A">
        <w:rPr>
          <w:rFonts w:cstheme="minorHAnsi"/>
          <w:color w:val="000000" w:themeColor="text1"/>
        </w:rPr>
        <w:t xml:space="preserve"> and illness were allowed to admit their children to </w:t>
      </w:r>
      <w:r w:rsidR="00B75ADC" w:rsidRPr="0091734A">
        <w:rPr>
          <w:rFonts w:cstheme="minorHAnsi"/>
          <w:color w:val="000000" w:themeColor="text1"/>
        </w:rPr>
        <w:t xml:space="preserve">foster care </w:t>
      </w:r>
      <w:r w:rsidR="00B75ADC" w:rsidRPr="0091734A">
        <w:rPr>
          <w:rFonts w:cstheme="minorHAnsi"/>
          <w:color w:val="000000" w:themeColor="text1"/>
        </w:rPr>
        <w:lastRenderedPageBreak/>
        <w:t>homes</w:t>
      </w:r>
      <w:r w:rsidR="00B22E2B" w:rsidRPr="0091734A">
        <w:rPr>
          <w:rFonts w:cstheme="minorHAnsi"/>
          <w:color w:val="000000" w:themeColor="text1"/>
        </w:rPr>
        <w:t xml:space="preserve"> </w:t>
      </w:r>
      <w:r w:rsidR="00B22E2B" w:rsidRPr="0091734A">
        <w:rPr>
          <w:rFonts w:cstheme="minorHAnsi"/>
          <w:color w:val="000000" w:themeColor="text1"/>
        </w:rPr>
        <w:fldChar w:fldCharType="begin"/>
      </w:r>
      <w:r w:rsidR="00B22E2B" w:rsidRPr="0091734A">
        <w:rPr>
          <w:rFonts w:cstheme="minorHAnsi"/>
          <w:color w:val="000000" w:themeColor="text1"/>
        </w:rPr>
        <w:instrText xml:space="preserve"> ADDIN ZOTERO_ITEM CSL_CITATION {"citationID":"AHZGCva9","properties":{"formattedCitation":"(Clement)","plainCitation":"(Clement)","noteIndex":0},"citationItems":[{"id":680,"uris":["http://zotero.org/users/local/F0XOCTdk/items/52B899CJ"],"uri":["http://zotero.org/users/local/F0XOCTdk/items/52B899CJ"],"itemData":{"id":680,"type":"article-journal","title":"Families and foster care: Philadelphia in the late nineteenth century","container-title":"Social Service Review","page":"406-420","volume":"53","issue":"3","author":[{"family":"Clement","given":"Priscilla Ferguson"}],"issued":{"date-parts":[["1979"]]}}}],"schema":"https://github.com/citation-style-language/schema/raw/master/csl-citation.json"} </w:instrText>
      </w:r>
      <w:r w:rsidR="00B22E2B" w:rsidRPr="0091734A">
        <w:rPr>
          <w:rFonts w:cstheme="minorHAnsi"/>
          <w:color w:val="000000" w:themeColor="text1"/>
        </w:rPr>
        <w:fldChar w:fldCharType="separate"/>
      </w:r>
      <w:r w:rsidR="00B22E2B" w:rsidRPr="0091734A">
        <w:rPr>
          <w:rFonts w:cstheme="minorHAnsi"/>
          <w:color w:val="000000" w:themeColor="text1"/>
        </w:rPr>
        <w:t>(Clement)</w:t>
      </w:r>
      <w:r w:rsidR="00B22E2B" w:rsidRPr="0091734A">
        <w:rPr>
          <w:rFonts w:cstheme="minorHAnsi"/>
          <w:color w:val="000000" w:themeColor="text1"/>
        </w:rPr>
        <w:fldChar w:fldCharType="end"/>
      </w:r>
      <w:r w:rsidR="00B75ADC" w:rsidRPr="0091734A">
        <w:rPr>
          <w:rFonts w:cstheme="minorHAnsi"/>
          <w:color w:val="000000" w:themeColor="text1"/>
        </w:rPr>
        <w:t xml:space="preserve">. These foster care homes were providing them security and </w:t>
      </w:r>
      <w:r w:rsidR="00B12346" w:rsidRPr="0091734A">
        <w:rPr>
          <w:rFonts w:cstheme="minorHAnsi"/>
          <w:color w:val="000000" w:themeColor="text1"/>
        </w:rPr>
        <w:t>filling</w:t>
      </w:r>
      <w:r w:rsidR="00B75ADC" w:rsidRPr="0091734A">
        <w:rPr>
          <w:rFonts w:cstheme="minorHAnsi"/>
          <w:color w:val="000000" w:themeColor="text1"/>
        </w:rPr>
        <w:t xml:space="preserve"> their basic </w:t>
      </w:r>
      <w:r w:rsidR="00B22E2B" w:rsidRPr="0091734A">
        <w:rPr>
          <w:rFonts w:cstheme="minorHAnsi"/>
          <w:color w:val="000000" w:themeColor="text1"/>
        </w:rPr>
        <w:t>needs, which were</w:t>
      </w:r>
      <w:r w:rsidR="00B12346" w:rsidRPr="0091734A">
        <w:rPr>
          <w:rFonts w:cstheme="minorHAnsi"/>
          <w:color w:val="000000" w:themeColor="text1"/>
        </w:rPr>
        <w:t xml:space="preserve"> not provided by their parents themselves. </w:t>
      </w:r>
      <w:r w:rsidR="00825A85" w:rsidRPr="0091734A">
        <w:rPr>
          <w:rFonts w:cstheme="minorHAnsi"/>
          <w:color w:val="000000" w:themeColor="text1"/>
        </w:rPr>
        <w:t xml:space="preserve">With the time the trends in foster care have changed, the state now itself monitors the foster care homes and they have the authority to permit to </w:t>
      </w:r>
      <w:r w:rsidR="00B45DC0" w:rsidRPr="0091734A">
        <w:rPr>
          <w:rFonts w:cstheme="minorHAnsi"/>
          <w:color w:val="000000" w:themeColor="text1"/>
        </w:rPr>
        <w:t>become foster care parents. The state may disqualify foster care parents, organizations</w:t>
      </w:r>
      <w:r w:rsidR="00051233" w:rsidRPr="0091734A">
        <w:rPr>
          <w:rFonts w:cstheme="minorHAnsi"/>
          <w:color w:val="000000" w:themeColor="text1"/>
        </w:rPr>
        <w:t>,</w:t>
      </w:r>
      <w:r w:rsidR="00B45DC0" w:rsidRPr="0091734A">
        <w:rPr>
          <w:rFonts w:cstheme="minorHAnsi"/>
          <w:color w:val="000000" w:themeColor="text1"/>
        </w:rPr>
        <w:t xml:space="preserve"> and systems anytime upon not meeting the safety and effectiveness as </w:t>
      </w:r>
      <w:r w:rsidR="00051233" w:rsidRPr="0091734A">
        <w:rPr>
          <w:rFonts w:cstheme="minorHAnsi"/>
          <w:color w:val="000000" w:themeColor="text1"/>
        </w:rPr>
        <w:t>it</w:t>
      </w:r>
      <w:r w:rsidR="00B45DC0" w:rsidRPr="0091734A">
        <w:rPr>
          <w:rFonts w:cstheme="minorHAnsi"/>
          <w:color w:val="000000" w:themeColor="text1"/>
        </w:rPr>
        <w:t xml:space="preserve"> was expected from them because it threatens the security of the life of children. </w:t>
      </w:r>
    </w:p>
    <w:p w:rsidR="006F0EFE" w:rsidRPr="0091734A" w:rsidRDefault="006F0EFE" w:rsidP="004C47C7">
      <w:pPr>
        <w:rPr>
          <w:rFonts w:cstheme="minorHAnsi"/>
          <w:color w:val="000000" w:themeColor="text1"/>
        </w:rPr>
      </w:pPr>
    </w:p>
    <w:p w:rsidR="0045261D" w:rsidRPr="0091734A" w:rsidRDefault="00AA4350" w:rsidP="00040052">
      <w:pPr>
        <w:ind w:firstLine="0"/>
        <w:rPr>
          <w:rFonts w:cstheme="minorHAnsi"/>
          <w:b/>
          <w:color w:val="000000" w:themeColor="text1"/>
        </w:rPr>
      </w:pPr>
      <w:r w:rsidRPr="0091734A">
        <w:rPr>
          <w:rFonts w:cstheme="minorHAnsi"/>
          <w:b/>
          <w:color w:val="000000" w:themeColor="text1"/>
        </w:rPr>
        <w:t xml:space="preserve">Positive aspects of foster care </w:t>
      </w:r>
    </w:p>
    <w:p w:rsidR="00051233" w:rsidRPr="0091734A" w:rsidRDefault="00AA4350" w:rsidP="00040052">
      <w:pPr>
        <w:ind w:firstLine="0"/>
        <w:rPr>
          <w:rFonts w:cstheme="minorHAnsi"/>
          <w:color w:val="000000" w:themeColor="text1"/>
        </w:rPr>
      </w:pPr>
      <w:r w:rsidRPr="0091734A">
        <w:rPr>
          <w:rFonts w:cstheme="minorHAnsi"/>
          <w:b/>
          <w:color w:val="000000" w:themeColor="text1"/>
        </w:rPr>
        <w:t xml:space="preserve"> </w:t>
      </w:r>
      <w:r w:rsidR="0045261D" w:rsidRPr="0091734A">
        <w:rPr>
          <w:rFonts w:cstheme="minorHAnsi"/>
          <w:b/>
          <w:color w:val="000000" w:themeColor="text1"/>
        </w:rPr>
        <w:tab/>
      </w:r>
      <w:r w:rsidR="000C03D3" w:rsidRPr="0091734A">
        <w:rPr>
          <w:rFonts w:cstheme="minorHAnsi"/>
          <w:color w:val="000000" w:themeColor="text1"/>
        </w:rPr>
        <w:t>Positives outcomes of foster care can be identified by thorough observations of child dev</w:t>
      </w:r>
      <w:r w:rsidR="00825BC3" w:rsidRPr="0091734A">
        <w:rPr>
          <w:rFonts w:cstheme="minorHAnsi"/>
          <w:color w:val="000000" w:themeColor="text1"/>
        </w:rPr>
        <w:t>elopment and behavioral changes. When compared to instructional care, foster care is beneficial for the development of children</w:t>
      </w:r>
      <w:r w:rsidR="00D12781" w:rsidRPr="0091734A">
        <w:rPr>
          <w:rFonts w:cstheme="minorHAnsi"/>
          <w:color w:val="000000" w:themeColor="text1"/>
        </w:rPr>
        <w:t xml:space="preserve">. Children in foster care are more oriented </w:t>
      </w:r>
      <w:r w:rsidR="004E0884" w:rsidRPr="0091734A">
        <w:rPr>
          <w:rFonts w:cstheme="minorHAnsi"/>
          <w:color w:val="000000" w:themeColor="text1"/>
        </w:rPr>
        <w:t>towards practical work but their performances are at a lower percentage</w:t>
      </w:r>
      <w:r w:rsidR="00F930B1" w:rsidRPr="0091734A">
        <w:rPr>
          <w:rFonts w:cstheme="minorHAnsi"/>
          <w:color w:val="000000" w:themeColor="text1"/>
        </w:rPr>
        <w:t xml:space="preserve"> </w:t>
      </w:r>
      <w:r w:rsidR="00F930B1" w:rsidRPr="0091734A">
        <w:rPr>
          <w:rFonts w:cstheme="minorHAnsi"/>
          <w:color w:val="000000" w:themeColor="text1"/>
        </w:rPr>
        <w:fldChar w:fldCharType="begin"/>
      </w:r>
      <w:r w:rsidR="00F930B1" w:rsidRPr="0091734A">
        <w:rPr>
          <w:rFonts w:cstheme="minorHAnsi"/>
          <w:color w:val="000000" w:themeColor="text1"/>
        </w:rPr>
        <w:instrText xml:space="preserve"> ADDIN ZOTERO_ITEM CSL_CITATION {"citationID":"MHNpy6hW","properties":{"formattedCitation":"(Zetlin et al.)","plainCitation":"(Zetlin et al.)","noteIndex":0},"citationItems":[{"id":684,"uris":["http://zotero.org/users/local/F0XOCTdk/items/JNBSUJ4D"],"uri":["http://zotero.org/users/local/F0XOCTdk/items/JNBSUJ4D"],"itemData":{"id":684,"type":"article-journal","title":"Improving education outcomes for children in foster care: Intervention by an education liaison","container-title":"Journal of Education for Students placed at Risk","page":"421-429","volume":"9","issue":"4","author":[{"family":"Zetlin","given":"Andrea"},{"family":"Weinberg","given":"Lois"},{"family":"Kimm","given":"Christina"}],"issued":{"date-parts":[["2004"]]}}}],"schema":"https://github.com/citation-style-language/schema/raw/master/csl-citation.json"} </w:instrText>
      </w:r>
      <w:r w:rsidR="00F930B1" w:rsidRPr="0091734A">
        <w:rPr>
          <w:rFonts w:cstheme="minorHAnsi"/>
          <w:color w:val="000000" w:themeColor="text1"/>
        </w:rPr>
        <w:fldChar w:fldCharType="separate"/>
      </w:r>
      <w:r w:rsidR="00F930B1" w:rsidRPr="0091734A">
        <w:rPr>
          <w:rFonts w:cstheme="minorHAnsi"/>
          <w:color w:val="000000" w:themeColor="text1"/>
        </w:rPr>
        <w:t>(Zetlin et al.)</w:t>
      </w:r>
      <w:r w:rsidR="00F930B1" w:rsidRPr="0091734A">
        <w:rPr>
          <w:rFonts w:cstheme="minorHAnsi"/>
          <w:color w:val="000000" w:themeColor="text1"/>
        </w:rPr>
        <w:fldChar w:fldCharType="end"/>
      </w:r>
      <w:r w:rsidR="004E0884" w:rsidRPr="0091734A">
        <w:rPr>
          <w:rFonts w:cstheme="minorHAnsi"/>
          <w:color w:val="000000" w:themeColor="text1"/>
        </w:rPr>
        <w:t>.</w:t>
      </w:r>
      <w:r w:rsidR="002F66A2" w:rsidRPr="0091734A">
        <w:rPr>
          <w:rFonts w:cstheme="minorHAnsi"/>
          <w:color w:val="000000" w:themeColor="text1"/>
        </w:rPr>
        <w:t xml:space="preserve"> Behaviors of children are different, as they are in learning phases that is why they are oriented towards exploring new things and they develop their interest in observations rather limiting themselves to only books.</w:t>
      </w:r>
      <w:r w:rsidR="004E0884" w:rsidRPr="0091734A">
        <w:rPr>
          <w:rFonts w:cstheme="minorHAnsi"/>
          <w:color w:val="000000" w:themeColor="text1"/>
        </w:rPr>
        <w:t xml:space="preserve"> </w:t>
      </w:r>
      <w:r w:rsidR="00985BF5" w:rsidRPr="0091734A">
        <w:rPr>
          <w:rFonts w:cstheme="minorHAnsi"/>
          <w:color w:val="000000" w:themeColor="text1"/>
        </w:rPr>
        <w:t>For positive outcomes of foster care, the educatio</w:t>
      </w:r>
      <w:r w:rsidR="001D5281" w:rsidRPr="0091734A">
        <w:rPr>
          <w:rFonts w:cstheme="minorHAnsi"/>
          <w:color w:val="000000" w:themeColor="text1"/>
        </w:rPr>
        <w:t xml:space="preserve">n system can be improved, while family support, peer </w:t>
      </w:r>
      <w:r w:rsidR="001F6050" w:rsidRPr="0091734A">
        <w:rPr>
          <w:rFonts w:cstheme="minorHAnsi"/>
          <w:color w:val="000000" w:themeColor="text1"/>
        </w:rPr>
        <w:t>influence,</w:t>
      </w:r>
      <w:r w:rsidR="001D5281" w:rsidRPr="0091734A">
        <w:rPr>
          <w:rFonts w:cstheme="minorHAnsi"/>
          <w:color w:val="000000" w:themeColor="text1"/>
        </w:rPr>
        <w:t xml:space="preserve"> and religious backgrounds play a vital role in the development of a child. </w:t>
      </w:r>
      <w:r w:rsidR="00F84DF8" w:rsidRPr="0091734A">
        <w:rPr>
          <w:rFonts w:cstheme="minorHAnsi"/>
          <w:color w:val="000000" w:themeColor="text1"/>
        </w:rPr>
        <w:t>Making children future-oriented</w:t>
      </w:r>
      <w:r w:rsidR="00F46D14" w:rsidRPr="0091734A">
        <w:rPr>
          <w:rFonts w:cstheme="minorHAnsi"/>
          <w:color w:val="000000" w:themeColor="text1"/>
        </w:rPr>
        <w:t xml:space="preserve"> during foster care</w:t>
      </w:r>
      <w:r w:rsidR="00F84DF8" w:rsidRPr="0091734A">
        <w:rPr>
          <w:rFonts w:cstheme="minorHAnsi"/>
          <w:color w:val="000000" w:themeColor="text1"/>
        </w:rPr>
        <w:t xml:space="preserve"> is important and letting them work practically will enhance their skills</w:t>
      </w:r>
      <w:r w:rsidR="00F46D14" w:rsidRPr="0091734A">
        <w:rPr>
          <w:rFonts w:cstheme="minorHAnsi"/>
          <w:color w:val="000000" w:themeColor="text1"/>
        </w:rPr>
        <w:fldChar w:fldCharType="begin"/>
      </w:r>
      <w:r w:rsidR="00F46D14" w:rsidRPr="0091734A">
        <w:rPr>
          <w:rFonts w:cstheme="minorHAnsi"/>
          <w:color w:val="000000" w:themeColor="text1"/>
        </w:rPr>
        <w:instrText xml:space="preserve"> ADDIN ZOTERO_ITEM CSL_CITATION {"citationID":"My8t4mwg","properties":{"formattedCitation":"(Bell and Romano)","plainCitation":"(Bell and Romano)","noteIndex":0},"citationItems":[{"id":682,"uris":["http://zotero.org/users/local/F0XOCTdk/items/S6CYCTS2"],"uri":["http://zotero.org/users/local/F0XOCTdk/items/S6CYCTS2"],"itemData":{"id":682,"type":"article-journal","title":"Permanency and safety among children in foster family and kinship care: A scoping review","container-title":"Trauma, Violence, &amp; Abuse","page":"268-286","volume":"18","issue":"3","author":[{"family":"Bell","given":"Tessa"},{"family":"Romano","given":"Elisa"}],"issued":{"date-parts":[["2017"]]}}}],"schema":"https://github.com/citation-style-language/schema/raw/master/csl-citation.json"} </w:instrText>
      </w:r>
      <w:r w:rsidR="00F46D14" w:rsidRPr="0091734A">
        <w:rPr>
          <w:rFonts w:cstheme="minorHAnsi"/>
          <w:color w:val="000000" w:themeColor="text1"/>
        </w:rPr>
        <w:fldChar w:fldCharType="separate"/>
      </w:r>
      <w:r w:rsidR="00F46D14" w:rsidRPr="0091734A">
        <w:rPr>
          <w:rFonts w:cstheme="minorHAnsi"/>
          <w:color w:val="000000" w:themeColor="text1"/>
        </w:rPr>
        <w:t xml:space="preserve"> (Bell and Romano)</w:t>
      </w:r>
      <w:r w:rsidR="00F46D14" w:rsidRPr="0091734A">
        <w:rPr>
          <w:rFonts w:cstheme="minorHAnsi"/>
          <w:color w:val="000000" w:themeColor="text1"/>
        </w:rPr>
        <w:fldChar w:fldCharType="end"/>
      </w:r>
      <w:r w:rsidR="00F84DF8" w:rsidRPr="0091734A">
        <w:rPr>
          <w:rFonts w:cstheme="minorHAnsi"/>
          <w:color w:val="000000" w:themeColor="text1"/>
        </w:rPr>
        <w:t>.</w:t>
      </w:r>
      <w:r w:rsidR="00832558" w:rsidRPr="0091734A">
        <w:rPr>
          <w:rFonts w:cstheme="minorHAnsi"/>
          <w:color w:val="000000" w:themeColor="text1"/>
        </w:rPr>
        <w:t xml:space="preserve"> A child under foster care is exposed to new places and </w:t>
      </w:r>
      <w:r w:rsidR="00825A85" w:rsidRPr="0091734A">
        <w:rPr>
          <w:rFonts w:cstheme="minorHAnsi"/>
          <w:color w:val="000000" w:themeColor="text1"/>
        </w:rPr>
        <w:t>taken to other places, which helps them to make and create relations with other people and children with the same age group. The socialization process occurs with the time and place to which they are taken by their foster parents.</w:t>
      </w:r>
      <w:r w:rsidR="00F84DF8" w:rsidRPr="0091734A">
        <w:rPr>
          <w:rFonts w:cstheme="minorHAnsi"/>
          <w:color w:val="000000" w:themeColor="text1"/>
        </w:rPr>
        <w:t xml:space="preserve"> Restricting children to </w:t>
      </w:r>
      <w:r w:rsidR="00FC40AB" w:rsidRPr="0091734A">
        <w:rPr>
          <w:rFonts w:cstheme="minorHAnsi"/>
          <w:color w:val="000000" w:themeColor="text1"/>
        </w:rPr>
        <w:t xml:space="preserve">only one </w:t>
      </w:r>
      <w:r w:rsidR="001F6050" w:rsidRPr="0091734A">
        <w:rPr>
          <w:rFonts w:cstheme="minorHAnsi"/>
          <w:color w:val="000000" w:themeColor="text1"/>
        </w:rPr>
        <w:t>particular</w:t>
      </w:r>
      <w:r w:rsidR="00FC40AB" w:rsidRPr="0091734A">
        <w:rPr>
          <w:rFonts w:cstheme="minorHAnsi"/>
          <w:color w:val="000000" w:themeColor="text1"/>
        </w:rPr>
        <w:t xml:space="preserve"> field may not encourage their grooming and their skill development, while skill development is the basi</w:t>
      </w:r>
      <w:r w:rsidR="001F6050" w:rsidRPr="0091734A">
        <w:rPr>
          <w:rFonts w:cstheme="minorHAnsi"/>
          <w:color w:val="000000" w:themeColor="text1"/>
        </w:rPr>
        <w:t>c requirement of learning and development.</w:t>
      </w:r>
      <w:r w:rsidR="00903C4B" w:rsidRPr="0091734A">
        <w:rPr>
          <w:rFonts w:cstheme="minorHAnsi"/>
          <w:color w:val="000000" w:themeColor="text1"/>
        </w:rPr>
        <w:t xml:space="preserve"> Foster care may benefit those children who </w:t>
      </w:r>
      <w:r w:rsidR="00903C4B" w:rsidRPr="0091734A">
        <w:rPr>
          <w:rFonts w:cstheme="minorHAnsi"/>
          <w:color w:val="000000" w:themeColor="text1"/>
        </w:rPr>
        <w:lastRenderedPageBreak/>
        <w:t>are abused and they suffer from trauma,</w:t>
      </w:r>
      <w:r w:rsidR="00231F48" w:rsidRPr="0091734A">
        <w:rPr>
          <w:rFonts w:cstheme="minorHAnsi"/>
          <w:color w:val="000000" w:themeColor="text1"/>
        </w:rPr>
        <w:t xml:space="preserve"> need more care because they are not supported with their parental care. Foster care can help children to recover from trauma and they will be able to get care form their foster parents</w:t>
      </w:r>
      <w:r w:rsidR="00396192" w:rsidRPr="0091734A">
        <w:rPr>
          <w:rFonts w:cstheme="minorHAnsi"/>
          <w:color w:val="000000" w:themeColor="text1"/>
        </w:rPr>
        <w:t xml:space="preserve"> who are more experienced and trained</w:t>
      </w:r>
      <w:r w:rsidR="00231F48" w:rsidRPr="0091734A">
        <w:rPr>
          <w:rFonts w:cstheme="minorHAnsi"/>
          <w:color w:val="000000" w:themeColor="text1"/>
        </w:rPr>
        <w:t xml:space="preserve">. </w:t>
      </w:r>
      <w:r w:rsidR="001D1D96" w:rsidRPr="0091734A">
        <w:rPr>
          <w:rFonts w:cstheme="minorHAnsi"/>
          <w:color w:val="000000" w:themeColor="text1"/>
        </w:rPr>
        <w:t xml:space="preserve"> </w:t>
      </w:r>
      <w:r w:rsidR="001832BD" w:rsidRPr="0091734A">
        <w:rPr>
          <w:rFonts w:cstheme="minorHAnsi"/>
          <w:color w:val="000000" w:themeColor="text1"/>
        </w:rPr>
        <w:t xml:space="preserve">However, there are some negative aspects of foster care, which </w:t>
      </w:r>
      <w:r w:rsidR="00F930B1" w:rsidRPr="0091734A">
        <w:rPr>
          <w:rFonts w:cstheme="minorHAnsi"/>
          <w:color w:val="000000" w:themeColor="text1"/>
        </w:rPr>
        <w:t>affects</w:t>
      </w:r>
      <w:r w:rsidR="001832BD" w:rsidRPr="0091734A">
        <w:rPr>
          <w:rFonts w:cstheme="minorHAnsi"/>
          <w:color w:val="000000" w:themeColor="text1"/>
        </w:rPr>
        <w:t xml:space="preserve"> the mental and physical health of children because of the varying patterns.</w:t>
      </w:r>
      <w:r w:rsidR="00903C4B" w:rsidRPr="0091734A">
        <w:rPr>
          <w:rFonts w:cstheme="minorHAnsi"/>
          <w:color w:val="000000" w:themeColor="text1"/>
        </w:rPr>
        <w:t xml:space="preserve"> </w:t>
      </w:r>
    </w:p>
    <w:p w:rsidR="00F946D5" w:rsidRPr="0091734A" w:rsidRDefault="00F946D5" w:rsidP="00040052">
      <w:pPr>
        <w:ind w:firstLine="0"/>
        <w:rPr>
          <w:rFonts w:cstheme="minorHAnsi"/>
          <w:i/>
          <w:color w:val="000000" w:themeColor="text1"/>
        </w:rPr>
      </w:pPr>
    </w:p>
    <w:p w:rsidR="00CE07C8" w:rsidRPr="0091734A" w:rsidRDefault="00AA4350" w:rsidP="00040052">
      <w:pPr>
        <w:ind w:firstLine="0"/>
        <w:rPr>
          <w:rFonts w:cstheme="minorHAnsi"/>
          <w:b/>
          <w:color w:val="000000" w:themeColor="text1"/>
        </w:rPr>
      </w:pPr>
      <w:r w:rsidRPr="0091734A">
        <w:rPr>
          <w:rFonts w:cstheme="minorHAnsi"/>
          <w:b/>
          <w:color w:val="000000" w:themeColor="text1"/>
        </w:rPr>
        <w:t xml:space="preserve">Problems with foster care </w:t>
      </w:r>
    </w:p>
    <w:p w:rsidR="00F946D5" w:rsidRPr="0091734A" w:rsidRDefault="00AA4350" w:rsidP="00040052">
      <w:pPr>
        <w:ind w:firstLine="0"/>
        <w:rPr>
          <w:rFonts w:cstheme="minorHAnsi"/>
          <w:color w:val="000000" w:themeColor="text1"/>
        </w:rPr>
      </w:pPr>
      <w:r w:rsidRPr="0091734A">
        <w:rPr>
          <w:rFonts w:cstheme="minorHAnsi"/>
          <w:color w:val="000000" w:themeColor="text1"/>
        </w:rPr>
        <w:tab/>
        <w:t xml:space="preserve">Foster care is to provide </w:t>
      </w:r>
      <w:r w:rsidR="008A7EEA" w:rsidRPr="0091734A">
        <w:rPr>
          <w:rFonts w:cstheme="minorHAnsi"/>
          <w:color w:val="000000" w:themeColor="text1"/>
        </w:rPr>
        <w:t xml:space="preserve">care to children whose parents are unable to manage time and to those children who belong to </w:t>
      </w:r>
      <w:r w:rsidR="00B1095C" w:rsidRPr="0091734A">
        <w:rPr>
          <w:rFonts w:cstheme="minorHAnsi"/>
          <w:color w:val="000000" w:themeColor="text1"/>
        </w:rPr>
        <w:t>adverse environmental conditions, which hinders their development at earlier stages of life</w:t>
      </w:r>
      <w:r w:rsidR="00406674" w:rsidRPr="0091734A">
        <w:rPr>
          <w:rFonts w:cstheme="minorHAnsi"/>
          <w:color w:val="000000" w:themeColor="text1"/>
        </w:rPr>
        <w:t xml:space="preserve"> </w:t>
      </w:r>
      <w:r w:rsidR="00406674" w:rsidRPr="0091734A">
        <w:rPr>
          <w:rFonts w:cstheme="minorHAnsi"/>
          <w:color w:val="000000" w:themeColor="text1"/>
        </w:rPr>
        <w:fldChar w:fldCharType="begin"/>
      </w:r>
      <w:r w:rsidR="00406674" w:rsidRPr="0091734A">
        <w:rPr>
          <w:rFonts w:cstheme="minorHAnsi"/>
          <w:color w:val="000000" w:themeColor="text1"/>
        </w:rPr>
        <w:instrText xml:space="preserve"> ADDIN ZOTERO_ITEM CSL_CITATION {"citationID":"HczZrp6I","properties":{"formattedCitation":"(Lawrence et al. 62)","plainCitation":"(Lawrence et al. 62)","noteIndex":0},"citationItems":[{"id":685,"uris":["http://zotero.org/users/local/F0XOCTdk/items/UV5B9V6U"],"uri":["http://zotero.org/users/local/F0XOCTdk/items/UV5B9V6U"],"itemData":{"id":685,"type":"article-journal","title":"The impact of foster care on development","container-title":"Development and psychopathology","page":"57-76","volume":"18","issue":"1","author":[{"family":"Lawrence","given":"Catherine R."},{"family":"Carlson","given":"Elizabeth A."},{"family":"Egeland","given":"Byron"}],"issued":{"date-parts":[["2006"]]}},"locator":"62","label":"page"}],"schema":"https://github.com/citation-style-language/schema/raw/master/csl-citation.json"} </w:instrText>
      </w:r>
      <w:r w:rsidR="00406674" w:rsidRPr="0091734A">
        <w:rPr>
          <w:rFonts w:cstheme="minorHAnsi"/>
          <w:color w:val="000000" w:themeColor="text1"/>
        </w:rPr>
        <w:fldChar w:fldCharType="separate"/>
      </w:r>
      <w:r w:rsidR="00406674" w:rsidRPr="0091734A">
        <w:rPr>
          <w:rFonts w:cstheme="minorHAnsi"/>
          <w:color w:val="000000" w:themeColor="text1"/>
        </w:rPr>
        <w:t>(Lawrence et al. 62)</w:t>
      </w:r>
      <w:r w:rsidR="00406674" w:rsidRPr="0091734A">
        <w:rPr>
          <w:rFonts w:cstheme="minorHAnsi"/>
          <w:color w:val="000000" w:themeColor="text1"/>
        </w:rPr>
        <w:fldChar w:fldCharType="end"/>
      </w:r>
      <w:r w:rsidR="00A74B93" w:rsidRPr="0091734A">
        <w:rPr>
          <w:rFonts w:cstheme="minorHAnsi"/>
          <w:color w:val="000000" w:themeColor="text1"/>
        </w:rPr>
        <w:t xml:space="preserve">. </w:t>
      </w:r>
      <w:r w:rsidR="008F6302" w:rsidRPr="0091734A">
        <w:rPr>
          <w:rFonts w:cstheme="minorHAnsi"/>
          <w:color w:val="000000" w:themeColor="text1"/>
        </w:rPr>
        <w:t>Early stages o</w:t>
      </w:r>
      <w:r w:rsidR="005834FC" w:rsidRPr="0091734A">
        <w:rPr>
          <w:rFonts w:cstheme="minorHAnsi"/>
          <w:color w:val="000000" w:themeColor="text1"/>
        </w:rPr>
        <w:t>f</w:t>
      </w:r>
      <w:r w:rsidR="008F6302" w:rsidRPr="0091734A">
        <w:rPr>
          <w:rFonts w:cstheme="minorHAnsi"/>
          <w:color w:val="000000" w:themeColor="text1"/>
        </w:rPr>
        <w:t xml:space="preserve"> </w:t>
      </w:r>
      <w:r w:rsidR="005834FC" w:rsidRPr="0091734A">
        <w:rPr>
          <w:rFonts w:cstheme="minorHAnsi"/>
          <w:color w:val="000000" w:themeColor="text1"/>
        </w:rPr>
        <w:t>life are</w:t>
      </w:r>
      <w:r w:rsidR="008F6302" w:rsidRPr="0091734A">
        <w:rPr>
          <w:rFonts w:cstheme="minorHAnsi"/>
          <w:color w:val="000000" w:themeColor="text1"/>
        </w:rPr>
        <w:t xml:space="preserve"> important in the development of a child, it the time when a child adopts and learns the most and observes the environment. </w:t>
      </w:r>
      <w:r w:rsidR="00E87366" w:rsidRPr="0091734A">
        <w:rPr>
          <w:rFonts w:cstheme="minorHAnsi"/>
          <w:color w:val="000000" w:themeColor="text1"/>
        </w:rPr>
        <w:t>However,</w:t>
      </w:r>
      <w:r w:rsidR="008F6302" w:rsidRPr="0091734A">
        <w:rPr>
          <w:rFonts w:cstheme="minorHAnsi"/>
          <w:color w:val="000000" w:themeColor="text1"/>
        </w:rPr>
        <w:t xml:space="preserve"> if these learning patterns are disturbed a child </w:t>
      </w:r>
      <w:r w:rsidR="00E87366" w:rsidRPr="0091734A">
        <w:rPr>
          <w:rFonts w:cstheme="minorHAnsi"/>
          <w:color w:val="000000" w:themeColor="text1"/>
        </w:rPr>
        <w:t xml:space="preserve">becomes unable to learn, </w:t>
      </w:r>
      <w:r w:rsidR="008F6302" w:rsidRPr="0091734A">
        <w:rPr>
          <w:rFonts w:cstheme="minorHAnsi"/>
          <w:color w:val="000000" w:themeColor="text1"/>
        </w:rPr>
        <w:t>feels discouraged</w:t>
      </w:r>
      <w:r w:rsidR="00E87366" w:rsidRPr="0091734A">
        <w:rPr>
          <w:rFonts w:cstheme="minorHAnsi"/>
          <w:color w:val="000000" w:themeColor="text1"/>
        </w:rPr>
        <w:t>,</w:t>
      </w:r>
      <w:r w:rsidR="008F6302" w:rsidRPr="0091734A">
        <w:rPr>
          <w:rFonts w:cstheme="minorHAnsi"/>
          <w:color w:val="000000" w:themeColor="text1"/>
        </w:rPr>
        <w:t xml:space="preserve"> </w:t>
      </w:r>
      <w:r w:rsidR="00E87366" w:rsidRPr="0091734A">
        <w:rPr>
          <w:rFonts w:cstheme="minorHAnsi"/>
          <w:color w:val="000000" w:themeColor="text1"/>
        </w:rPr>
        <w:t xml:space="preserve">and does not step forward for the next time because of a lack of motivation and confidence. </w:t>
      </w:r>
      <w:r w:rsidR="008F6302" w:rsidRPr="0091734A">
        <w:rPr>
          <w:rFonts w:cstheme="minorHAnsi"/>
          <w:color w:val="000000" w:themeColor="text1"/>
        </w:rPr>
        <w:t>Unfortunately,</w:t>
      </w:r>
      <w:r w:rsidR="00483541" w:rsidRPr="0091734A">
        <w:rPr>
          <w:rFonts w:cstheme="minorHAnsi"/>
          <w:color w:val="000000" w:themeColor="text1"/>
        </w:rPr>
        <w:t xml:space="preserve"> studies show that foster children suffer from psychological disorders including changes in behavior patterns, </w:t>
      </w:r>
      <w:r w:rsidR="008F6302" w:rsidRPr="0091734A">
        <w:rPr>
          <w:rFonts w:cstheme="minorHAnsi"/>
          <w:color w:val="000000" w:themeColor="text1"/>
        </w:rPr>
        <w:t>socialization,</w:t>
      </w:r>
      <w:r w:rsidR="00483541" w:rsidRPr="0091734A">
        <w:rPr>
          <w:rFonts w:cstheme="minorHAnsi"/>
          <w:color w:val="000000" w:themeColor="text1"/>
        </w:rPr>
        <w:t xml:space="preserve"> </w:t>
      </w:r>
      <w:r w:rsidR="008F6302" w:rsidRPr="0091734A">
        <w:rPr>
          <w:rFonts w:cstheme="minorHAnsi"/>
          <w:color w:val="000000" w:themeColor="text1"/>
        </w:rPr>
        <w:t>and</w:t>
      </w:r>
      <w:r w:rsidR="00483541" w:rsidRPr="0091734A">
        <w:rPr>
          <w:rFonts w:cstheme="minorHAnsi"/>
          <w:color w:val="000000" w:themeColor="text1"/>
        </w:rPr>
        <w:t xml:space="preserve"> </w:t>
      </w:r>
      <w:r w:rsidR="008F6302" w:rsidRPr="0091734A">
        <w:rPr>
          <w:rFonts w:cstheme="minorHAnsi"/>
          <w:color w:val="000000" w:themeColor="text1"/>
        </w:rPr>
        <w:t>emotional problems</w:t>
      </w:r>
      <w:r w:rsidR="00DB47E3" w:rsidRPr="0091734A">
        <w:rPr>
          <w:rFonts w:cstheme="minorHAnsi"/>
          <w:color w:val="000000" w:themeColor="text1"/>
        </w:rPr>
        <w:t xml:space="preserve"> </w:t>
      </w:r>
      <w:r w:rsidR="00DB47E3" w:rsidRPr="0091734A">
        <w:rPr>
          <w:rFonts w:cstheme="minorHAnsi"/>
          <w:color w:val="000000" w:themeColor="text1"/>
        </w:rPr>
        <w:fldChar w:fldCharType="begin"/>
      </w:r>
      <w:r w:rsidR="00DB47E3" w:rsidRPr="0091734A">
        <w:rPr>
          <w:rFonts w:cstheme="minorHAnsi"/>
          <w:color w:val="000000" w:themeColor="text1"/>
        </w:rPr>
        <w:instrText xml:space="preserve"> ADDIN ZOTERO_ITEM CSL_CITATION {"citationID":"qS9u8M0S","properties":{"formattedCitation":"(B\\uc0\\u238{}rneanu)","plainCitation":"(Bîrneanu)","noteIndex":0},"citationItems":[{"id":687,"uris":["http://zotero.org/users/local/F0XOCTdk/items/GMZSKDCE"],"uri":["http://zotero.org/users/local/F0XOCTdk/items/GMZSKDCE"],"itemData":{"id":687,"type":"article-journal","title":"Behavior problems in foster care children","container-title":"Revista de Asistenţă Socială","page":"15-23","issue":"4","author":[{"family":"Bîrneanu","given":"Andreea Georgiana"}],"issued":{"date-parts":[["2013"]]}}}],"schema":"https://github.com/citation-style-language/schema/raw/master/csl-citation.json"} </w:instrText>
      </w:r>
      <w:r w:rsidR="00DB47E3" w:rsidRPr="0091734A">
        <w:rPr>
          <w:rFonts w:cstheme="minorHAnsi"/>
          <w:color w:val="000000" w:themeColor="text1"/>
        </w:rPr>
        <w:fldChar w:fldCharType="separate"/>
      </w:r>
      <w:r w:rsidR="00DB47E3" w:rsidRPr="0091734A">
        <w:rPr>
          <w:rFonts w:cstheme="minorHAnsi"/>
          <w:color w:val="000000" w:themeColor="text1"/>
        </w:rPr>
        <w:t>(</w:t>
      </w:r>
      <w:proofErr w:type="spellStart"/>
      <w:r w:rsidR="00DB47E3" w:rsidRPr="0091734A">
        <w:rPr>
          <w:rFonts w:cstheme="minorHAnsi"/>
          <w:color w:val="000000" w:themeColor="text1"/>
        </w:rPr>
        <w:t>Bîrneanu</w:t>
      </w:r>
      <w:proofErr w:type="spellEnd"/>
      <w:r w:rsidR="00DB47E3" w:rsidRPr="0091734A">
        <w:rPr>
          <w:rFonts w:cstheme="minorHAnsi"/>
          <w:color w:val="000000" w:themeColor="text1"/>
        </w:rPr>
        <w:t>)</w:t>
      </w:r>
      <w:r w:rsidR="00DB47E3" w:rsidRPr="0091734A">
        <w:rPr>
          <w:rFonts w:cstheme="minorHAnsi"/>
          <w:color w:val="000000" w:themeColor="text1"/>
        </w:rPr>
        <w:fldChar w:fldCharType="end"/>
      </w:r>
      <w:r w:rsidR="005834FC" w:rsidRPr="0091734A">
        <w:rPr>
          <w:rFonts w:cstheme="minorHAnsi"/>
          <w:color w:val="000000" w:themeColor="text1"/>
        </w:rPr>
        <w:t>. Under these circumstances, a child is not able to acquire new skills and the environmental factors change into a negative factor, which promotes resilience in children</w:t>
      </w:r>
      <w:r w:rsidR="00BA3591" w:rsidRPr="0091734A">
        <w:rPr>
          <w:rFonts w:cstheme="minorHAnsi"/>
          <w:color w:val="000000" w:themeColor="text1"/>
        </w:rPr>
        <w:t>. Children become aggressive and they keep challenging the rules they break the rules, their behaviors</w:t>
      </w:r>
      <w:r w:rsidR="00DB47E3" w:rsidRPr="0091734A">
        <w:rPr>
          <w:rFonts w:cstheme="minorHAnsi"/>
          <w:color w:val="000000" w:themeColor="text1"/>
        </w:rPr>
        <w:t xml:space="preserve"> turn negative. </w:t>
      </w:r>
      <w:r w:rsidR="00D845CE" w:rsidRPr="0091734A">
        <w:rPr>
          <w:rFonts w:cstheme="minorHAnsi"/>
          <w:color w:val="000000" w:themeColor="text1"/>
        </w:rPr>
        <w:t xml:space="preserve">The health status of children also changes because sometimes their diet plans are not followed by the </w:t>
      </w:r>
      <w:r w:rsidR="00660613" w:rsidRPr="0091734A">
        <w:rPr>
          <w:rFonts w:cstheme="minorHAnsi"/>
          <w:color w:val="000000" w:themeColor="text1"/>
        </w:rPr>
        <w:t xml:space="preserve">foster parents. Children become sick because </w:t>
      </w:r>
      <w:r w:rsidR="00602611" w:rsidRPr="0091734A">
        <w:rPr>
          <w:rFonts w:cstheme="minorHAnsi"/>
          <w:color w:val="000000" w:themeColor="text1"/>
        </w:rPr>
        <w:t>of inappropriate</w:t>
      </w:r>
      <w:r w:rsidR="00660613" w:rsidRPr="0091734A">
        <w:rPr>
          <w:rFonts w:cstheme="minorHAnsi"/>
          <w:color w:val="000000" w:themeColor="text1"/>
        </w:rPr>
        <w:t xml:space="preserve"> food patterns and they become ill, this does not only affects their physical health but also their mental health leading to emotional and behavioral changes</w:t>
      </w:r>
      <w:r w:rsidR="00602611" w:rsidRPr="0091734A">
        <w:rPr>
          <w:rFonts w:cstheme="minorHAnsi"/>
          <w:color w:val="000000" w:themeColor="text1"/>
        </w:rPr>
        <w:t xml:space="preserve"> </w:t>
      </w:r>
      <w:r w:rsidR="00602611" w:rsidRPr="0091734A">
        <w:rPr>
          <w:rFonts w:cstheme="minorHAnsi"/>
          <w:color w:val="000000" w:themeColor="text1"/>
        </w:rPr>
        <w:fldChar w:fldCharType="begin"/>
      </w:r>
      <w:r w:rsidR="00602611" w:rsidRPr="0091734A">
        <w:rPr>
          <w:rFonts w:cstheme="minorHAnsi"/>
          <w:color w:val="000000" w:themeColor="text1"/>
        </w:rPr>
        <w:instrText xml:space="preserve"> ADDIN ZOTERO_ITEM CSL_CITATION {"citationID":"knWMhLmL","properties":{"formattedCitation":"(Barbell and Freundlich 6)","plainCitation":"(Barbell and Freundlich 6)","noteIndex":0},"citationItems":[{"id":688,"uris":["http://zotero.org/users/local/F0XOCTdk/items/AAVLM3TY"],"uri":["http://zotero.org/users/local/F0XOCTdk/items/AAVLM3TY"],"itemData":{"id":688,"type":"book","title":"Foster care today","publisher":"Casey Family Programs Washington, DC","author":[{"family":"Barbell","given":"Kathy"},{"family":"Freundlich","given":"Madelyn"}],"issued":{"date-parts":[["2001"]]}},"locator":"6","label":"page"}],"schema":"https://github.com/citation-style-language/schema/raw/master/csl-citation.json"} </w:instrText>
      </w:r>
      <w:r w:rsidR="00602611" w:rsidRPr="0091734A">
        <w:rPr>
          <w:rFonts w:cstheme="minorHAnsi"/>
          <w:color w:val="000000" w:themeColor="text1"/>
        </w:rPr>
        <w:fldChar w:fldCharType="separate"/>
      </w:r>
      <w:r w:rsidR="00602611" w:rsidRPr="0091734A">
        <w:rPr>
          <w:rFonts w:cstheme="minorHAnsi"/>
          <w:color w:val="000000" w:themeColor="text1"/>
        </w:rPr>
        <w:t>(Barbell and Freundlich 6)</w:t>
      </w:r>
      <w:r w:rsidR="00602611" w:rsidRPr="0091734A">
        <w:rPr>
          <w:rFonts w:cstheme="minorHAnsi"/>
          <w:color w:val="000000" w:themeColor="text1"/>
        </w:rPr>
        <w:fldChar w:fldCharType="end"/>
      </w:r>
      <w:r w:rsidR="00660613" w:rsidRPr="0091734A">
        <w:rPr>
          <w:rFonts w:cstheme="minorHAnsi"/>
          <w:color w:val="000000" w:themeColor="text1"/>
        </w:rPr>
        <w:t xml:space="preserve">. </w:t>
      </w:r>
      <w:r w:rsidR="00132A53" w:rsidRPr="0091734A">
        <w:rPr>
          <w:rFonts w:cstheme="minorHAnsi"/>
          <w:color w:val="000000" w:themeColor="text1"/>
        </w:rPr>
        <w:t>Health issues in children include</w:t>
      </w:r>
      <w:r w:rsidR="009732E9" w:rsidRPr="0091734A">
        <w:rPr>
          <w:rFonts w:cstheme="minorHAnsi"/>
          <w:color w:val="000000" w:themeColor="text1"/>
        </w:rPr>
        <w:t xml:space="preserve"> poor digestion, </w:t>
      </w:r>
      <w:r w:rsidR="009732E9" w:rsidRPr="0091734A">
        <w:rPr>
          <w:rFonts w:cstheme="minorHAnsi"/>
          <w:color w:val="000000" w:themeColor="text1"/>
        </w:rPr>
        <w:lastRenderedPageBreak/>
        <w:t xml:space="preserve">dental problems, </w:t>
      </w:r>
      <w:r w:rsidR="00132A53" w:rsidRPr="0091734A">
        <w:rPr>
          <w:rFonts w:cstheme="minorHAnsi"/>
          <w:color w:val="000000" w:themeColor="text1"/>
        </w:rPr>
        <w:t>malnutrition,</w:t>
      </w:r>
      <w:r w:rsidR="009732E9" w:rsidRPr="0091734A">
        <w:rPr>
          <w:rFonts w:cstheme="minorHAnsi"/>
          <w:color w:val="000000" w:themeColor="text1"/>
        </w:rPr>
        <w:t xml:space="preserve"> </w:t>
      </w:r>
      <w:r w:rsidR="00132A53" w:rsidRPr="0091734A">
        <w:rPr>
          <w:rFonts w:cstheme="minorHAnsi"/>
          <w:color w:val="000000" w:themeColor="text1"/>
        </w:rPr>
        <w:t>and weak bones, which leads to severe health issues</w:t>
      </w:r>
      <w:r w:rsidR="00B8374E" w:rsidRPr="0091734A">
        <w:rPr>
          <w:rFonts w:cstheme="minorHAnsi"/>
          <w:color w:val="000000" w:themeColor="text1"/>
        </w:rPr>
        <w:t xml:space="preserve"> </w:t>
      </w:r>
      <w:r w:rsidR="00B8374E" w:rsidRPr="0091734A">
        <w:rPr>
          <w:rFonts w:cstheme="minorHAnsi"/>
          <w:color w:val="000000" w:themeColor="text1"/>
        </w:rPr>
        <w:fldChar w:fldCharType="begin"/>
      </w:r>
      <w:r w:rsidR="00B8374E" w:rsidRPr="0091734A">
        <w:rPr>
          <w:rFonts w:cstheme="minorHAnsi"/>
          <w:color w:val="000000" w:themeColor="text1"/>
        </w:rPr>
        <w:instrText xml:space="preserve"> ADDIN ZOTERO_ITEM CSL_CITATION {"citationID":"mDBC0LRW","properties":{"formattedCitation":"(Szilagyi et al. 1148)","plainCitation":"(Szilagyi et al. 1148)","noteIndex":0},"citationItems":[{"id":689,"uris":["http://zotero.org/users/local/F0XOCTdk/items/X4G6XJIR"],"uri":["http://zotero.org/users/local/F0XOCTdk/items/X4G6XJIR"],"itemData":{"id":689,"type":"article-journal","title":"Health care issues for children and adolescents in foster care and kinship care","container-title":"Pediatrics","page":"e1142-e1166","volume":"136","issue":"4","author":[{"family":"Szilagyi","given":"Moira A."},{"family":"Rosen","given":"David S."},{"family":"Rubin","given":"David"},{"family":"Zlotnik","given":"Sarah"}],"issued":{"date-parts":[["2015"]]}},"locator":"1148","label":"page"}],"schema":"https://github.com/citation-style-language/schema/raw/master/csl-citation.json"} </w:instrText>
      </w:r>
      <w:r w:rsidR="00B8374E" w:rsidRPr="0091734A">
        <w:rPr>
          <w:rFonts w:cstheme="minorHAnsi"/>
          <w:color w:val="000000" w:themeColor="text1"/>
        </w:rPr>
        <w:fldChar w:fldCharType="separate"/>
      </w:r>
      <w:r w:rsidR="00B8374E" w:rsidRPr="0091734A">
        <w:rPr>
          <w:rFonts w:cstheme="minorHAnsi"/>
          <w:color w:val="000000" w:themeColor="text1"/>
        </w:rPr>
        <w:t>(Szilagyi et al. 1148)</w:t>
      </w:r>
      <w:r w:rsidR="00B8374E" w:rsidRPr="0091734A">
        <w:rPr>
          <w:rFonts w:cstheme="minorHAnsi"/>
          <w:color w:val="000000" w:themeColor="text1"/>
        </w:rPr>
        <w:fldChar w:fldCharType="end"/>
      </w:r>
      <w:r w:rsidR="00132A53" w:rsidRPr="0091734A">
        <w:rPr>
          <w:rFonts w:cstheme="minorHAnsi"/>
          <w:color w:val="000000" w:themeColor="text1"/>
        </w:rPr>
        <w:t xml:space="preserve">. </w:t>
      </w:r>
    </w:p>
    <w:p w:rsidR="00132A53" w:rsidRPr="0091734A" w:rsidRDefault="00132A53" w:rsidP="00040052">
      <w:pPr>
        <w:ind w:firstLine="0"/>
        <w:rPr>
          <w:rFonts w:cstheme="minorHAnsi"/>
          <w:color w:val="000000" w:themeColor="text1"/>
        </w:rPr>
      </w:pPr>
    </w:p>
    <w:p w:rsidR="00040052" w:rsidRPr="0091734A" w:rsidRDefault="00AA4350" w:rsidP="00040052">
      <w:pPr>
        <w:ind w:firstLine="0"/>
        <w:rPr>
          <w:rFonts w:cstheme="minorHAnsi"/>
          <w:b/>
          <w:color w:val="000000" w:themeColor="text1"/>
        </w:rPr>
      </w:pPr>
      <w:r w:rsidRPr="0091734A">
        <w:rPr>
          <w:rFonts w:cstheme="minorHAnsi"/>
          <w:b/>
          <w:color w:val="000000" w:themeColor="text1"/>
        </w:rPr>
        <w:t>Foster care system, child safety: A</w:t>
      </w:r>
      <w:r w:rsidR="00D034C6" w:rsidRPr="0091734A">
        <w:rPr>
          <w:rFonts w:cstheme="minorHAnsi"/>
          <w:b/>
          <w:color w:val="000000" w:themeColor="text1"/>
        </w:rPr>
        <w:t xml:space="preserve"> case of Philadelphia </w:t>
      </w:r>
    </w:p>
    <w:p w:rsidR="0000266B" w:rsidRPr="0091734A" w:rsidRDefault="00AA4350" w:rsidP="00040052">
      <w:pPr>
        <w:ind w:firstLine="0"/>
        <w:rPr>
          <w:rFonts w:cstheme="minorHAnsi"/>
          <w:color w:val="000000" w:themeColor="text1"/>
        </w:rPr>
      </w:pPr>
      <w:r w:rsidRPr="0091734A">
        <w:rPr>
          <w:rFonts w:cstheme="minorHAnsi"/>
          <w:color w:val="000000" w:themeColor="text1"/>
        </w:rPr>
        <w:t xml:space="preserve">Child safety means to protect children from social evils of abuse, teach them </w:t>
      </w:r>
      <w:r w:rsidR="00760225" w:rsidRPr="0091734A">
        <w:rPr>
          <w:rFonts w:cstheme="minorHAnsi"/>
          <w:color w:val="000000" w:themeColor="text1"/>
        </w:rPr>
        <w:t xml:space="preserve">abuse management, provide support to those children who are at higher risks and abuse and teaching them to respond to unexpected incidents and </w:t>
      </w:r>
      <w:r w:rsidR="00D94D45" w:rsidRPr="0091734A">
        <w:rPr>
          <w:rFonts w:cstheme="minorHAnsi"/>
          <w:color w:val="000000" w:themeColor="text1"/>
        </w:rPr>
        <w:t>events, which</w:t>
      </w:r>
      <w:r w:rsidR="00760225" w:rsidRPr="0091734A">
        <w:rPr>
          <w:rFonts w:cstheme="minorHAnsi"/>
          <w:color w:val="000000" w:themeColor="text1"/>
        </w:rPr>
        <w:t xml:space="preserve"> challenges their present state of mind. Child safety is important because they are not able to understand the threats and risks</w:t>
      </w:r>
      <w:r w:rsidR="00D94D45" w:rsidRPr="0091734A">
        <w:rPr>
          <w:rFonts w:cstheme="minorHAnsi"/>
          <w:color w:val="000000" w:themeColor="text1"/>
        </w:rPr>
        <w:t>,</w:t>
      </w:r>
      <w:r w:rsidR="00760225" w:rsidRPr="0091734A">
        <w:rPr>
          <w:rFonts w:cstheme="minorHAnsi"/>
          <w:color w:val="000000" w:themeColor="text1"/>
        </w:rPr>
        <w:t xml:space="preserve"> so it the responsibility of those who have an idea about the dangers and </w:t>
      </w:r>
      <w:r w:rsidR="00D94D45" w:rsidRPr="0091734A">
        <w:rPr>
          <w:rFonts w:cstheme="minorHAnsi"/>
          <w:color w:val="000000" w:themeColor="text1"/>
        </w:rPr>
        <w:t>risks, which</w:t>
      </w:r>
      <w:r w:rsidR="00760225" w:rsidRPr="0091734A">
        <w:rPr>
          <w:rFonts w:cstheme="minorHAnsi"/>
          <w:color w:val="000000" w:themeColor="text1"/>
        </w:rPr>
        <w:t xml:space="preserve"> can harm a child</w:t>
      </w:r>
      <w:r w:rsidR="004E2744" w:rsidRPr="0091734A">
        <w:rPr>
          <w:rFonts w:cstheme="minorHAnsi"/>
          <w:color w:val="000000" w:themeColor="text1"/>
        </w:rPr>
        <w:t>. Child safety t</w:t>
      </w:r>
      <w:r w:rsidR="002B10C3" w:rsidRPr="0091734A">
        <w:rPr>
          <w:rFonts w:cstheme="minorHAnsi"/>
          <w:color w:val="000000" w:themeColor="text1"/>
        </w:rPr>
        <w:t>o ensure the safety of a child, provide</w:t>
      </w:r>
      <w:r w:rsidR="004E2744" w:rsidRPr="0091734A">
        <w:rPr>
          <w:rFonts w:cstheme="minorHAnsi"/>
          <w:color w:val="000000" w:themeColor="text1"/>
        </w:rPr>
        <w:t xml:space="preserve"> safe </w:t>
      </w:r>
      <w:r w:rsidR="00D94D45" w:rsidRPr="0091734A">
        <w:rPr>
          <w:rFonts w:cstheme="minorHAnsi"/>
          <w:color w:val="000000" w:themeColor="text1"/>
        </w:rPr>
        <w:t>environments</w:t>
      </w:r>
      <w:r w:rsidR="002B10C3" w:rsidRPr="0091734A">
        <w:rPr>
          <w:rFonts w:cstheme="minorHAnsi"/>
          <w:color w:val="000000" w:themeColor="text1"/>
        </w:rPr>
        <w:t xml:space="preserve"> so that they learn t</w:t>
      </w:r>
      <w:r w:rsidR="00D94D45" w:rsidRPr="0091734A">
        <w:rPr>
          <w:rFonts w:cstheme="minorHAnsi"/>
          <w:color w:val="000000" w:themeColor="text1"/>
        </w:rPr>
        <w:t xml:space="preserve">o observe </w:t>
      </w:r>
      <w:r w:rsidR="002B10C3" w:rsidRPr="0091734A">
        <w:rPr>
          <w:rFonts w:cstheme="minorHAnsi"/>
          <w:color w:val="000000" w:themeColor="text1"/>
        </w:rPr>
        <w:t xml:space="preserve">things for </w:t>
      </w:r>
      <w:r w:rsidR="00D94D45" w:rsidRPr="0091734A">
        <w:rPr>
          <w:rFonts w:cstheme="minorHAnsi"/>
          <w:color w:val="000000" w:themeColor="text1"/>
        </w:rPr>
        <w:t>grooming.</w:t>
      </w:r>
    </w:p>
    <w:p w:rsidR="00D034C6" w:rsidRPr="0091734A" w:rsidRDefault="00AA4350" w:rsidP="00040052">
      <w:pPr>
        <w:ind w:firstLine="0"/>
        <w:rPr>
          <w:rFonts w:cstheme="minorHAnsi"/>
          <w:color w:val="000000" w:themeColor="text1"/>
        </w:rPr>
      </w:pPr>
      <w:r w:rsidRPr="0091734A">
        <w:rPr>
          <w:rFonts w:cstheme="minorHAnsi"/>
          <w:color w:val="000000" w:themeColor="text1"/>
        </w:rPr>
        <w:t>Foster care systems are approved by the state so that they provide safe services to children and help them to grow up in a healthy environment with c</w:t>
      </w:r>
      <w:r w:rsidRPr="0091734A">
        <w:rPr>
          <w:rFonts w:cstheme="minorHAnsi"/>
          <w:color w:val="000000" w:themeColor="text1"/>
        </w:rPr>
        <w:t xml:space="preserve">are and under the supervision of their </w:t>
      </w:r>
      <w:r w:rsidR="00802BA3" w:rsidRPr="0091734A">
        <w:rPr>
          <w:rFonts w:cstheme="minorHAnsi"/>
          <w:color w:val="000000" w:themeColor="text1"/>
        </w:rPr>
        <w:t xml:space="preserve">foster parents. Foster care provides safe and nurturing platforms to children </w:t>
      </w:r>
      <w:r w:rsidR="00E5529E" w:rsidRPr="0091734A">
        <w:rPr>
          <w:rFonts w:cstheme="minorHAnsi"/>
          <w:color w:val="000000" w:themeColor="text1"/>
        </w:rPr>
        <w:t>whether</w:t>
      </w:r>
      <w:r w:rsidR="00802BA3" w:rsidRPr="0091734A">
        <w:rPr>
          <w:rFonts w:cstheme="minorHAnsi"/>
          <w:color w:val="000000" w:themeColor="text1"/>
        </w:rPr>
        <w:t xml:space="preserve"> they are removed from their homes, abused or their parents cannot manage to take care of them and provide quality nurturing services</w:t>
      </w:r>
      <w:r w:rsidR="00A642C6" w:rsidRPr="0091734A">
        <w:rPr>
          <w:rFonts w:cstheme="minorHAnsi"/>
          <w:color w:val="000000" w:themeColor="text1"/>
        </w:rPr>
        <w:t xml:space="preserve"> </w:t>
      </w:r>
      <w:r w:rsidR="00A642C6" w:rsidRPr="0091734A">
        <w:rPr>
          <w:rFonts w:cstheme="minorHAnsi"/>
          <w:color w:val="000000" w:themeColor="text1"/>
        </w:rPr>
        <w:fldChar w:fldCharType="begin"/>
      </w:r>
      <w:r w:rsidR="00A642C6" w:rsidRPr="0091734A">
        <w:rPr>
          <w:rFonts w:cstheme="minorHAnsi"/>
          <w:color w:val="000000" w:themeColor="text1"/>
        </w:rPr>
        <w:instrText xml:space="preserve"> ADDIN ZOTERO_ITEM CSL_CITATION {"citationID":"dNyCzxzl","properties":{"formattedCitation":"(Lockwood et al.)","plainCitation":"(Lockwood et al.)","noteIndex":0},"citationItems":[{"id":695,"uris":["http://zotero.org/users/local/F0XOCTdk/items/7MUJC6CL"],"uri":["http://zotero.org/users/local/F0XOCTdk/items/7MUJC6CL"],"itemData":{"id":695,"type":"article-journal","title":"Permanency and the foster care system","container-title":"Current problems in pediatric and adolescent health care","page":"306-315","volume":"45","issue":"10","author":[{"family":"Lockwood","given":"Katie K."},{"family":"Friedman","given":"Susan"},{"family":"Christian","given":"Cindy W."}],"issued":{"date-parts":[["2015"]]}}}],"schema":"https://github.com/citation-style-language/schema/raw/master/csl-citation.json"} </w:instrText>
      </w:r>
      <w:r w:rsidR="00A642C6" w:rsidRPr="0091734A">
        <w:rPr>
          <w:rFonts w:cstheme="minorHAnsi"/>
          <w:color w:val="000000" w:themeColor="text1"/>
        </w:rPr>
        <w:fldChar w:fldCharType="separate"/>
      </w:r>
      <w:r w:rsidR="00A642C6" w:rsidRPr="0091734A">
        <w:rPr>
          <w:rFonts w:cstheme="minorHAnsi"/>
          <w:color w:val="000000" w:themeColor="text1"/>
        </w:rPr>
        <w:t>(Lockwood et al.)</w:t>
      </w:r>
      <w:r w:rsidR="00A642C6" w:rsidRPr="0091734A">
        <w:rPr>
          <w:rFonts w:cstheme="minorHAnsi"/>
          <w:color w:val="000000" w:themeColor="text1"/>
        </w:rPr>
        <w:fldChar w:fldCharType="end"/>
      </w:r>
      <w:r w:rsidR="00802BA3" w:rsidRPr="0091734A">
        <w:rPr>
          <w:rFonts w:cstheme="minorHAnsi"/>
          <w:color w:val="000000" w:themeColor="text1"/>
        </w:rPr>
        <w:t xml:space="preserve">. Philadelphia is providing </w:t>
      </w:r>
      <w:r w:rsidR="00362A55" w:rsidRPr="0091734A">
        <w:rPr>
          <w:rFonts w:cstheme="minorHAnsi"/>
          <w:color w:val="000000" w:themeColor="text1"/>
        </w:rPr>
        <w:t xml:space="preserve">foster and kinship care platforms and services to those children who need care and shelter because </w:t>
      </w:r>
      <w:r w:rsidR="00E5529E" w:rsidRPr="0091734A">
        <w:rPr>
          <w:rFonts w:cstheme="minorHAnsi"/>
          <w:color w:val="000000" w:themeColor="text1"/>
        </w:rPr>
        <w:t>either they are</w:t>
      </w:r>
      <w:r w:rsidR="00362A55" w:rsidRPr="0091734A">
        <w:rPr>
          <w:rFonts w:cstheme="minorHAnsi"/>
          <w:color w:val="000000" w:themeColor="text1"/>
        </w:rPr>
        <w:t xml:space="preserve"> removed from their families, they are victims of abuse or they are not provided with car</w:t>
      </w:r>
      <w:r w:rsidR="00E5529E" w:rsidRPr="0091734A">
        <w:rPr>
          <w:rFonts w:cstheme="minorHAnsi"/>
          <w:color w:val="000000" w:themeColor="text1"/>
        </w:rPr>
        <w:t>e so that they develop and learn.</w:t>
      </w:r>
    </w:p>
    <w:p w:rsidR="0018063B" w:rsidRPr="0091734A" w:rsidRDefault="00AA4350" w:rsidP="00040052">
      <w:pPr>
        <w:ind w:firstLine="0"/>
        <w:rPr>
          <w:rFonts w:cstheme="minorHAnsi"/>
          <w:i/>
          <w:color w:val="000000" w:themeColor="text1"/>
        </w:rPr>
      </w:pPr>
      <w:r w:rsidRPr="0091734A">
        <w:rPr>
          <w:rFonts w:cstheme="minorHAnsi"/>
          <w:i/>
          <w:color w:val="000000" w:themeColor="text1"/>
        </w:rPr>
        <w:t xml:space="preserve">Participation of people </w:t>
      </w:r>
    </w:p>
    <w:p w:rsidR="00EA29D5" w:rsidRPr="0091734A" w:rsidRDefault="00AA4350" w:rsidP="00040052">
      <w:pPr>
        <w:ind w:firstLine="0"/>
        <w:rPr>
          <w:rFonts w:cstheme="minorHAnsi"/>
          <w:color w:val="000000" w:themeColor="text1"/>
        </w:rPr>
      </w:pPr>
      <w:r w:rsidRPr="0091734A">
        <w:rPr>
          <w:rFonts w:cstheme="minorHAnsi"/>
          <w:color w:val="000000" w:themeColor="text1"/>
        </w:rPr>
        <w:t xml:space="preserve">People running foster care organizations, systems, and care homes in Philadelphia </w:t>
      </w:r>
      <w:r w:rsidR="004534AB" w:rsidRPr="0091734A">
        <w:rPr>
          <w:rFonts w:cstheme="minorHAnsi"/>
          <w:color w:val="000000" w:themeColor="text1"/>
        </w:rPr>
        <w:t xml:space="preserve">are participating in group gatherings to ensure quality care to minors. Their motives are to treat them with care, love, </w:t>
      </w:r>
      <w:r w:rsidR="006769F2" w:rsidRPr="0091734A">
        <w:rPr>
          <w:rFonts w:cstheme="minorHAnsi"/>
          <w:color w:val="000000" w:themeColor="text1"/>
        </w:rPr>
        <w:t>respect</w:t>
      </w:r>
      <w:r w:rsidR="004534AB" w:rsidRPr="0091734A">
        <w:rPr>
          <w:rFonts w:cstheme="minorHAnsi"/>
          <w:color w:val="000000" w:themeColor="text1"/>
        </w:rPr>
        <w:t xml:space="preserve"> their ethnic background, enhance </w:t>
      </w:r>
      <w:r w:rsidR="006769F2" w:rsidRPr="0091734A">
        <w:rPr>
          <w:rFonts w:cstheme="minorHAnsi"/>
          <w:color w:val="000000" w:themeColor="text1"/>
        </w:rPr>
        <w:t xml:space="preserve">their knowledge, and help them to </w:t>
      </w:r>
      <w:r w:rsidR="006769F2" w:rsidRPr="0091734A">
        <w:rPr>
          <w:rFonts w:cstheme="minorHAnsi"/>
          <w:color w:val="000000" w:themeColor="text1"/>
        </w:rPr>
        <w:lastRenderedPageBreak/>
        <w:t xml:space="preserve">acquire new skills and to help them in development. </w:t>
      </w:r>
      <w:r w:rsidR="00C96CF2" w:rsidRPr="0091734A">
        <w:rPr>
          <w:rFonts w:cstheme="minorHAnsi"/>
          <w:color w:val="000000" w:themeColor="text1"/>
        </w:rPr>
        <w:t>People</w:t>
      </w:r>
      <w:r w:rsidR="004B78A8" w:rsidRPr="0091734A">
        <w:rPr>
          <w:rFonts w:cstheme="minorHAnsi"/>
          <w:color w:val="000000" w:themeColor="text1"/>
        </w:rPr>
        <w:t xml:space="preserve"> are working in</w:t>
      </w:r>
      <w:r w:rsidR="00C96CF2" w:rsidRPr="0091734A">
        <w:rPr>
          <w:rFonts w:cstheme="minorHAnsi"/>
          <w:color w:val="000000" w:themeColor="text1"/>
        </w:rPr>
        <w:t xml:space="preserve"> partnerships</w:t>
      </w:r>
      <w:r w:rsidR="004B78A8" w:rsidRPr="0091734A">
        <w:rPr>
          <w:rFonts w:cstheme="minorHAnsi"/>
          <w:color w:val="000000" w:themeColor="text1"/>
        </w:rPr>
        <w:t xml:space="preserve"> to ensure and </w:t>
      </w:r>
      <w:r w:rsidR="00747F17" w:rsidRPr="0091734A">
        <w:rPr>
          <w:rFonts w:cstheme="minorHAnsi"/>
          <w:color w:val="000000" w:themeColor="text1"/>
        </w:rPr>
        <w:t xml:space="preserve">enhance their quality services so that children will grow and learn in healthy environments. The quality services will </w:t>
      </w:r>
      <w:r w:rsidR="00C96CF2" w:rsidRPr="0091734A">
        <w:rPr>
          <w:rFonts w:cstheme="minorHAnsi"/>
          <w:color w:val="000000" w:themeColor="text1"/>
        </w:rPr>
        <w:t>enhance</w:t>
      </w:r>
      <w:r w:rsidR="00747F17" w:rsidRPr="0091734A">
        <w:rPr>
          <w:rFonts w:cstheme="minorHAnsi"/>
          <w:color w:val="000000" w:themeColor="text1"/>
        </w:rPr>
        <w:t xml:space="preserve"> the car</w:t>
      </w:r>
      <w:r w:rsidR="00C96CF2" w:rsidRPr="0091734A">
        <w:rPr>
          <w:rFonts w:cstheme="minorHAnsi"/>
          <w:color w:val="000000" w:themeColor="text1"/>
        </w:rPr>
        <w:t xml:space="preserve">e-efficiency and positive outcomes, which one can expect from a child. Philadelphia is having a diversity of people having different ethnicities, cultures, </w:t>
      </w:r>
      <w:r w:rsidR="00B422E7" w:rsidRPr="0091734A">
        <w:rPr>
          <w:rFonts w:cstheme="minorHAnsi"/>
          <w:color w:val="000000" w:themeColor="text1"/>
        </w:rPr>
        <w:t>and communities, while these people can live with peace and harmony. Systems and organizations are working to ensure the safety of children in foster care and homes whether they are with their parents or foster parents</w:t>
      </w:r>
      <w:r w:rsidR="00AC58C2" w:rsidRPr="0091734A">
        <w:rPr>
          <w:rFonts w:cstheme="minorHAnsi"/>
          <w:color w:val="000000" w:themeColor="text1"/>
        </w:rPr>
        <w:t xml:space="preserve"> </w:t>
      </w:r>
      <w:r w:rsidR="00AC58C2" w:rsidRPr="0091734A">
        <w:rPr>
          <w:rFonts w:cstheme="minorHAnsi"/>
          <w:color w:val="000000" w:themeColor="text1"/>
        </w:rPr>
        <w:fldChar w:fldCharType="begin"/>
      </w:r>
      <w:r w:rsidR="00AC58C2" w:rsidRPr="0091734A">
        <w:rPr>
          <w:rFonts w:cstheme="minorHAnsi"/>
          <w:color w:val="000000" w:themeColor="text1"/>
        </w:rPr>
        <w:instrText xml:space="preserve"> ADDIN ZOTERO_ITEM CSL_CITATION {"citationID":"1ya5Jx7m","properties":{"formattedCitation":"(Jones)","plainCitation":"(Jones)","noteIndex":0},"citationItems":[{"id":696,"uris":["http://zotero.org/users/local/F0XOCTdk/items/ED5ESCS2"],"uri":["http://zotero.org/users/local/F0XOCTdk/items/ED5ESCS2"],"itemData":{"id":696,"type":"article-journal","title":"The role of social support in the transition from foster care to emerging adulthood","container-title":"Journal of Family Social Work","page":"81-96","volume":"17","issue":"1","author":[{"family":"Jones","given":"Loring Paul"}],"issued":{"date-parts":[["2014"]]}}}],"schema":"https://github.com/citation-style-language/schema/raw/master/csl-citation.json"} </w:instrText>
      </w:r>
      <w:r w:rsidR="00AC58C2" w:rsidRPr="0091734A">
        <w:rPr>
          <w:rFonts w:cstheme="minorHAnsi"/>
          <w:color w:val="000000" w:themeColor="text1"/>
        </w:rPr>
        <w:fldChar w:fldCharType="separate"/>
      </w:r>
      <w:r w:rsidR="00AC58C2" w:rsidRPr="0091734A">
        <w:rPr>
          <w:rFonts w:cstheme="minorHAnsi"/>
          <w:color w:val="000000" w:themeColor="text1"/>
        </w:rPr>
        <w:t>(Jones)</w:t>
      </w:r>
      <w:r w:rsidR="00AC58C2" w:rsidRPr="0091734A">
        <w:rPr>
          <w:rFonts w:cstheme="minorHAnsi"/>
          <w:color w:val="000000" w:themeColor="text1"/>
        </w:rPr>
        <w:fldChar w:fldCharType="end"/>
      </w:r>
      <w:r w:rsidR="00B422E7" w:rsidRPr="0091734A">
        <w:rPr>
          <w:rFonts w:cstheme="minorHAnsi"/>
          <w:color w:val="000000" w:themeColor="text1"/>
        </w:rPr>
        <w:t>.</w:t>
      </w:r>
      <w:r w:rsidRPr="0091734A">
        <w:rPr>
          <w:rFonts w:cstheme="minorHAnsi"/>
          <w:color w:val="000000" w:themeColor="text1"/>
        </w:rPr>
        <w:t xml:space="preserve"> People who are willing to become a resource paren</w:t>
      </w:r>
      <w:r w:rsidRPr="0091734A">
        <w:rPr>
          <w:rFonts w:cstheme="minorHAnsi"/>
          <w:color w:val="000000" w:themeColor="text1"/>
        </w:rPr>
        <w:t xml:space="preserve">t then they have to contact their Community Umbrella Agency which will help </w:t>
      </w:r>
      <w:r w:rsidR="00DC51DF" w:rsidRPr="0091734A">
        <w:rPr>
          <w:rFonts w:cstheme="minorHAnsi"/>
          <w:color w:val="000000" w:themeColor="text1"/>
        </w:rPr>
        <w:t>the concerned people will</w:t>
      </w:r>
      <w:r w:rsidRPr="0091734A">
        <w:rPr>
          <w:rFonts w:cstheme="minorHAnsi"/>
          <w:color w:val="000000" w:themeColor="text1"/>
        </w:rPr>
        <w:t xml:space="preserve"> </w:t>
      </w:r>
      <w:r w:rsidR="00DC51DF" w:rsidRPr="0091734A">
        <w:rPr>
          <w:rFonts w:cstheme="minorHAnsi"/>
          <w:color w:val="000000" w:themeColor="text1"/>
        </w:rPr>
        <w:t xml:space="preserve">be </w:t>
      </w:r>
      <w:r w:rsidRPr="0091734A">
        <w:rPr>
          <w:rFonts w:cstheme="minorHAnsi"/>
          <w:color w:val="000000" w:themeColor="text1"/>
        </w:rPr>
        <w:t>connected with</w:t>
      </w:r>
      <w:r w:rsidR="00DC51DF" w:rsidRPr="0091734A">
        <w:rPr>
          <w:rFonts w:cstheme="minorHAnsi"/>
          <w:color w:val="000000" w:themeColor="text1"/>
        </w:rPr>
        <w:t xml:space="preserve"> foster care. After taking help from Communi</w:t>
      </w:r>
      <w:r w:rsidR="007B0D80" w:rsidRPr="0091734A">
        <w:rPr>
          <w:rFonts w:cstheme="minorHAnsi"/>
          <w:color w:val="000000" w:themeColor="text1"/>
        </w:rPr>
        <w:t xml:space="preserve">ty Umbrella Agency, interested resource parent will have a license, which will show that the resource parent is legal and support for foster care. </w:t>
      </w:r>
    </w:p>
    <w:p w:rsidR="00EA29D5" w:rsidRPr="0091734A" w:rsidRDefault="00EA29D5" w:rsidP="00040052">
      <w:pPr>
        <w:ind w:firstLine="0"/>
        <w:rPr>
          <w:rFonts w:cstheme="minorHAnsi"/>
          <w:color w:val="000000" w:themeColor="text1"/>
        </w:rPr>
      </w:pPr>
    </w:p>
    <w:p w:rsidR="00EA29D5" w:rsidRPr="0091734A" w:rsidRDefault="00AA4350" w:rsidP="00EA29D5">
      <w:pPr>
        <w:ind w:firstLine="0"/>
        <w:jc w:val="both"/>
        <w:rPr>
          <w:rFonts w:cstheme="minorHAnsi"/>
          <w:i/>
          <w:color w:val="000000" w:themeColor="text1"/>
        </w:rPr>
      </w:pPr>
      <w:r w:rsidRPr="0091734A">
        <w:rPr>
          <w:rFonts w:cstheme="minorHAnsi"/>
          <w:i/>
          <w:color w:val="000000" w:themeColor="text1"/>
        </w:rPr>
        <w:t xml:space="preserve">Legislations by the law </w:t>
      </w:r>
    </w:p>
    <w:p w:rsidR="00DB1C61" w:rsidRPr="0091734A" w:rsidRDefault="00AA4350" w:rsidP="00040052">
      <w:pPr>
        <w:ind w:firstLine="0"/>
        <w:rPr>
          <w:rFonts w:cstheme="minorHAnsi"/>
          <w:color w:val="000000" w:themeColor="text1"/>
        </w:rPr>
      </w:pPr>
      <w:r w:rsidRPr="0091734A">
        <w:rPr>
          <w:rFonts w:cstheme="minorHAnsi"/>
          <w:color w:val="000000" w:themeColor="text1"/>
        </w:rPr>
        <w:t xml:space="preserve"> </w:t>
      </w:r>
      <w:r w:rsidR="00190348" w:rsidRPr="0091734A">
        <w:rPr>
          <w:rFonts w:cstheme="minorHAnsi"/>
          <w:color w:val="000000" w:themeColor="text1"/>
        </w:rPr>
        <w:t>Department of Human Services is</w:t>
      </w:r>
      <w:r w:rsidR="00E25E29" w:rsidRPr="0091734A">
        <w:rPr>
          <w:rFonts w:cstheme="minorHAnsi"/>
          <w:color w:val="000000" w:themeColor="text1"/>
        </w:rPr>
        <w:t xml:space="preserve"> operational in Phil</w:t>
      </w:r>
      <w:r w:rsidR="00517928" w:rsidRPr="0091734A">
        <w:rPr>
          <w:rFonts w:cstheme="minorHAnsi"/>
          <w:color w:val="000000" w:themeColor="text1"/>
        </w:rPr>
        <w:t xml:space="preserve">adelphia, which is working to promote </w:t>
      </w:r>
      <w:r w:rsidR="002E75E2" w:rsidRPr="0091734A">
        <w:rPr>
          <w:rFonts w:cstheme="minorHAnsi"/>
          <w:color w:val="000000" w:themeColor="text1"/>
        </w:rPr>
        <w:t xml:space="preserve">well-being, </w:t>
      </w:r>
      <w:r w:rsidR="00190348" w:rsidRPr="0091734A">
        <w:rPr>
          <w:rFonts w:cstheme="minorHAnsi"/>
          <w:color w:val="000000" w:themeColor="text1"/>
        </w:rPr>
        <w:t>safety,</w:t>
      </w:r>
      <w:r w:rsidR="002E75E2" w:rsidRPr="0091734A">
        <w:rPr>
          <w:rFonts w:cstheme="minorHAnsi"/>
          <w:color w:val="000000" w:themeColor="text1"/>
        </w:rPr>
        <w:t xml:space="preserve"> and permanency of children. This department works for those children who are at higher risk</w:t>
      </w:r>
      <w:r w:rsidR="00190348" w:rsidRPr="0091734A">
        <w:rPr>
          <w:rFonts w:cstheme="minorHAnsi"/>
          <w:color w:val="000000" w:themeColor="text1"/>
        </w:rPr>
        <w:t xml:space="preserve">s, abused and they are neglected by their parents. </w:t>
      </w:r>
      <w:r w:rsidR="00895FDB" w:rsidRPr="0091734A">
        <w:rPr>
          <w:rFonts w:cstheme="minorHAnsi"/>
          <w:color w:val="000000" w:themeColor="text1"/>
        </w:rPr>
        <w:t xml:space="preserve">When a child needs health protection, safety or for the welfare Department of Human Services </w:t>
      </w:r>
      <w:r w:rsidR="00AB0F37" w:rsidRPr="0091734A">
        <w:rPr>
          <w:rFonts w:cstheme="minorHAnsi"/>
          <w:color w:val="000000" w:themeColor="text1"/>
        </w:rPr>
        <w:t xml:space="preserve">takes children under the custody and removes them from their homes and care centers. The </w:t>
      </w:r>
      <w:r w:rsidR="00F15C4C" w:rsidRPr="0091734A">
        <w:rPr>
          <w:rFonts w:cstheme="minorHAnsi"/>
          <w:color w:val="000000" w:themeColor="text1"/>
        </w:rPr>
        <w:t>priority</w:t>
      </w:r>
      <w:r w:rsidR="00AB0F37" w:rsidRPr="0091734A">
        <w:rPr>
          <w:rFonts w:cstheme="minorHAnsi"/>
          <w:color w:val="000000" w:themeColor="text1"/>
        </w:rPr>
        <w:t xml:space="preserve"> of this department is to provide the safety of children </w:t>
      </w:r>
      <w:r w:rsidR="00F15C4C" w:rsidRPr="0091734A">
        <w:rPr>
          <w:rFonts w:cstheme="minorHAnsi"/>
          <w:color w:val="000000" w:themeColor="text1"/>
        </w:rPr>
        <w:t xml:space="preserve">and to secure their lives before any crisis and </w:t>
      </w:r>
      <w:r w:rsidR="008E6411" w:rsidRPr="0091734A">
        <w:rPr>
          <w:rFonts w:cstheme="minorHAnsi"/>
          <w:color w:val="000000" w:themeColor="text1"/>
        </w:rPr>
        <w:t>incidents</w:t>
      </w:r>
      <w:r w:rsidR="00AC2CFB" w:rsidRPr="0091734A">
        <w:rPr>
          <w:rFonts w:cstheme="minorHAnsi"/>
          <w:color w:val="000000" w:themeColor="text1"/>
        </w:rPr>
        <w:t xml:space="preserve">. With the help of legislation and court </w:t>
      </w:r>
      <w:r w:rsidR="00347484" w:rsidRPr="0091734A">
        <w:rPr>
          <w:rFonts w:cstheme="minorHAnsi"/>
          <w:color w:val="000000" w:themeColor="text1"/>
        </w:rPr>
        <w:t>order,</w:t>
      </w:r>
      <w:r w:rsidR="00AC2CFB" w:rsidRPr="0091734A">
        <w:rPr>
          <w:rFonts w:cstheme="minorHAnsi"/>
          <w:color w:val="000000" w:themeColor="text1"/>
        </w:rPr>
        <w:t xml:space="preserve"> children are allowed to enter foster </w:t>
      </w:r>
      <w:r w:rsidR="00897EC2" w:rsidRPr="0091734A">
        <w:rPr>
          <w:rFonts w:cstheme="minorHAnsi"/>
          <w:color w:val="000000" w:themeColor="text1"/>
        </w:rPr>
        <w:t>care centers. When the Departmen</w:t>
      </w:r>
      <w:r w:rsidR="00347484" w:rsidRPr="0091734A">
        <w:rPr>
          <w:rFonts w:cstheme="minorHAnsi"/>
          <w:color w:val="000000" w:themeColor="text1"/>
        </w:rPr>
        <w:t xml:space="preserve">t of Human Services requires an emergency order than the court provides a court-ordered placement and this is known as the Order of Protective Custody. </w:t>
      </w:r>
      <w:r w:rsidR="007B0D80" w:rsidRPr="0091734A">
        <w:rPr>
          <w:rFonts w:cstheme="minorHAnsi"/>
          <w:color w:val="000000" w:themeColor="text1"/>
        </w:rPr>
        <w:t xml:space="preserve">A license is also required by the Community Umbrella Agency to </w:t>
      </w:r>
      <w:r w:rsidR="005B12D0" w:rsidRPr="0091734A">
        <w:rPr>
          <w:rFonts w:cstheme="minorHAnsi"/>
          <w:color w:val="000000" w:themeColor="text1"/>
        </w:rPr>
        <w:t xml:space="preserve">become a foster parent and they are interested </w:t>
      </w:r>
      <w:r w:rsidR="00A80CB8" w:rsidRPr="0091734A">
        <w:rPr>
          <w:rFonts w:cstheme="minorHAnsi"/>
          <w:color w:val="000000" w:themeColor="text1"/>
        </w:rPr>
        <w:lastRenderedPageBreak/>
        <w:t xml:space="preserve">to provide safety and permanency. </w:t>
      </w:r>
      <w:r w:rsidR="00845794" w:rsidRPr="0091734A">
        <w:rPr>
          <w:rFonts w:cstheme="minorHAnsi"/>
          <w:color w:val="000000" w:themeColor="text1"/>
        </w:rPr>
        <w:t xml:space="preserve">Philadelphia is tracing </w:t>
      </w:r>
      <w:r w:rsidR="006C6AE4" w:rsidRPr="0091734A">
        <w:rPr>
          <w:rFonts w:cstheme="minorHAnsi"/>
          <w:color w:val="000000" w:themeColor="text1"/>
        </w:rPr>
        <w:t>450 children</w:t>
      </w:r>
      <w:r w:rsidR="00705DB8" w:rsidRPr="0091734A">
        <w:rPr>
          <w:rFonts w:cstheme="minorHAnsi"/>
          <w:color w:val="000000" w:themeColor="text1"/>
        </w:rPr>
        <w:t xml:space="preserve"> </w:t>
      </w:r>
      <w:r w:rsidR="00007AF5" w:rsidRPr="0091734A">
        <w:rPr>
          <w:rFonts w:cstheme="minorHAnsi"/>
          <w:color w:val="000000" w:themeColor="text1"/>
        </w:rPr>
        <w:t xml:space="preserve">to make possible </w:t>
      </w:r>
      <w:r w:rsidR="00276878" w:rsidRPr="0091734A">
        <w:rPr>
          <w:rFonts w:cstheme="minorHAnsi"/>
          <w:color w:val="000000" w:themeColor="text1"/>
        </w:rPr>
        <w:t>improvements</w:t>
      </w:r>
      <w:r w:rsidR="00007AF5" w:rsidRPr="0091734A">
        <w:rPr>
          <w:rFonts w:cstheme="minorHAnsi"/>
          <w:color w:val="000000" w:themeColor="text1"/>
        </w:rPr>
        <w:t xml:space="preserve"> and </w:t>
      </w:r>
      <w:r w:rsidR="00276878" w:rsidRPr="0091734A">
        <w:rPr>
          <w:rFonts w:cstheme="minorHAnsi"/>
          <w:color w:val="000000" w:themeColor="text1"/>
        </w:rPr>
        <w:t>settlements</w:t>
      </w:r>
      <w:r w:rsidR="00007AF5" w:rsidRPr="0091734A">
        <w:rPr>
          <w:rFonts w:cstheme="minorHAnsi"/>
          <w:color w:val="000000" w:themeColor="text1"/>
        </w:rPr>
        <w:t xml:space="preserve"> for their safety and their protection</w:t>
      </w:r>
      <w:r w:rsidR="00276878" w:rsidRPr="0091734A">
        <w:rPr>
          <w:rFonts w:cstheme="minorHAnsi"/>
          <w:color w:val="000000" w:themeColor="text1"/>
        </w:rPr>
        <w:t xml:space="preserve">. The recent initiative </w:t>
      </w:r>
      <w:r w:rsidR="006036EC" w:rsidRPr="0091734A">
        <w:rPr>
          <w:rFonts w:cstheme="minorHAnsi"/>
          <w:color w:val="000000" w:themeColor="text1"/>
        </w:rPr>
        <w:t xml:space="preserve">of Fostering Connections to Success and Increasing Adoptions Act </w:t>
      </w:r>
      <w:r w:rsidR="00276878" w:rsidRPr="0091734A">
        <w:rPr>
          <w:rFonts w:cstheme="minorHAnsi"/>
          <w:color w:val="000000" w:themeColor="text1"/>
        </w:rPr>
        <w:t xml:space="preserve">require the </w:t>
      </w:r>
      <w:r w:rsidR="006036EC" w:rsidRPr="0091734A">
        <w:rPr>
          <w:rFonts w:cstheme="minorHAnsi"/>
          <w:color w:val="000000" w:themeColor="text1"/>
        </w:rPr>
        <w:t>enhanced efforts to</w:t>
      </w:r>
      <w:r w:rsidR="006C6AE4" w:rsidRPr="0091734A">
        <w:rPr>
          <w:rFonts w:cstheme="minorHAnsi"/>
          <w:color w:val="000000" w:themeColor="text1"/>
        </w:rPr>
        <w:t xml:space="preserve"> avoid disruptions in schooling and for their safety </w:t>
      </w:r>
      <w:r w:rsidR="00276878" w:rsidRPr="0091734A">
        <w:rPr>
          <w:rFonts w:cstheme="minorHAnsi"/>
          <w:color w:val="000000" w:themeColor="text1"/>
        </w:rPr>
        <w:fldChar w:fldCharType="begin"/>
      </w:r>
      <w:r w:rsidR="00276878" w:rsidRPr="0091734A">
        <w:rPr>
          <w:rFonts w:cstheme="minorHAnsi"/>
          <w:color w:val="000000" w:themeColor="text1"/>
        </w:rPr>
        <w:instrText xml:space="preserve"> ADDIN ZOTERO_ITEM CSL_CITATION {"citationID":"8uCFgoan","properties":{"formattedCitation":"(Amanda et al.)","plainCitation":"(Amanda et al.)","noteIndex":0},"citationItems":[{"id":690,"uris":["http://zotero.org/users/local/F0XOCTdk/items/ZYNSXQWI"],"uri":["http://zotero.org/users/local/F0XOCTdk/items/ZYNSXQWI"],"itemData":{"id":690,"type":"webpage","title":"Securing Child Safety, Well-being, and Permanency Through Placement Stability in Foster Care | PolicyLab","URL":"https://policylab.chop.edu/evidence-action-brief/securing-child-safety-well-being-and-permanency-through-placement-stability","author":[{"family":"Amanda","given":"O’Reilly"},{"family":"Noonan,","given":"Kathleen"},{"family":"Rubin","given":"David"},{"family":"Mekonnen","given":"Robin"},{"family":"Sarah","given":"Zlotnik"}],"accessed":{"date-parts":[["2019",11,18]]}}}],"schema":"https://github.com/citation-style-language/schema/raw/master/csl-citation.json"} </w:instrText>
      </w:r>
      <w:r w:rsidR="00276878" w:rsidRPr="0091734A">
        <w:rPr>
          <w:rFonts w:cstheme="minorHAnsi"/>
          <w:color w:val="000000" w:themeColor="text1"/>
        </w:rPr>
        <w:fldChar w:fldCharType="separate"/>
      </w:r>
      <w:r w:rsidR="00276878" w:rsidRPr="0091734A">
        <w:rPr>
          <w:rFonts w:cstheme="minorHAnsi"/>
          <w:color w:val="000000" w:themeColor="text1"/>
        </w:rPr>
        <w:t>(Amanda et al.)</w:t>
      </w:r>
      <w:r w:rsidR="00276878" w:rsidRPr="0091734A">
        <w:rPr>
          <w:rFonts w:cstheme="minorHAnsi"/>
          <w:color w:val="000000" w:themeColor="text1"/>
        </w:rPr>
        <w:fldChar w:fldCharType="end"/>
      </w:r>
      <w:r w:rsidR="00007AF5" w:rsidRPr="0091734A">
        <w:rPr>
          <w:rFonts w:cstheme="minorHAnsi"/>
          <w:color w:val="000000" w:themeColor="text1"/>
        </w:rPr>
        <w:t xml:space="preserve">. </w:t>
      </w:r>
    </w:p>
    <w:p w:rsidR="006769F2" w:rsidRPr="0091734A" w:rsidRDefault="006769F2" w:rsidP="00040052">
      <w:pPr>
        <w:ind w:firstLine="0"/>
        <w:rPr>
          <w:rFonts w:cstheme="minorHAnsi"/>
          <w:color w:val="000000" w:themeColor="text1"/>
        </w:rPr>
      </w:pPr>
    </w:p>
    <w:p w:rsidR="00040052" w:rsidRPr="0091734A" w:rsidRDefault="00AA4350" w:rsidP="00040052">
      <w:pPr>
        <w:ind w:firstLine="0"/>
        <w:rPr>
          <w:rFonts w:cstheme="minorHAnsi"/>
          <w:b/>
          <w:color w:val="000000" w:themeColor="text1"/>
        </w:rPr>
      </w:pPr>
      <w:r w:rsidRPr="0091734A">
        <w:rPr>
          <w:rFonts w:cstheme="minorHAnsi"/>
          <w:b/>
          <w:color w:val="000000" w:themeColor="text1"/>
        </w:rPr>
        <w:t xml:space="preserve">Is foster care is safe or not </w:t>
      </w:r>
    </w:p>
    <w:p w:rsidR="00D161A7" w:rsidRPr="0091734A" w:rsidRDefault="00AA4350" w:rsidP="00040052">
      <w:pPr>
        <w:ind w:firstLine="0"/>
        <w:rPr>
          <w:rFonts w:cstheme="minorHAnsi"/>
          <w:bCs/>
          <w:color w:val="000000" w:themeColor="text1"/>
        </w:rPr>
      </w:pPr>
      <w:r w:rsidRPr="0091734A">
        <w:rPr>
          <w:rFonts w:cstheme="minorHAnsi"/>
          <w:b/>
          <w:color w:val="000000" w:themeColor="text1"/>
        </w:rPr>
        <w:tab/>
      </w:r>
      <w:r w:rsidRPr="0091734A">
        <w:rPr>
          <w:rFonts w:cstheme="minorHAnsi"/>
          <w:bCs/>
          <w:color w:val="000000" w:themeColor="text1"/>
        </w:rPr>
        <w:t>There is a need for adopting and ensuring significant measures to meet the desired standards of the foster care system for the children. Thi</w:t>
      </w:r>
      <w:r w:rsidRPr="0091734A">
        <w:rPr>
          <w:rFonts w:cstheme="minorHAnsi"/>
          <w:bCs/>
          <w:color w:val="000000" w:themeColor="text1"/>
        </w:rPr>
        <w:t xml:space="preserve">s perspective is important to consider to ensure a </w:t>
      </w:r>
      <w:r w:rsidR="00B3001F" w:rsidRPr="0091734A">
        <w:rPr>
          <w:rFonts w:cstheme="minorHAnsi"/>
          <w:bCs/>
          <w:color w:val="000000" w:themeColor="text1"/>
        </w:rPr>
        <w:t xml:space="preserve">better application of the idea of the foster care system. It is important for all the stakeholders </w:t>
      </w:r>
      <w:r w:rsidR="00F83DBA" w:rsidRPr="0091734A">
        <w:rPr>
          <w:rFonts w:cstheme="minorHAnsi"/>
          <w:bCs/>
          <w:color w:val="000000" w:themeColor="text1"/>
        </w:rPr>
        <w:t xml:space="preserve">to timely recognize the actual needs concerning the geographical domain of the foster center. </w:t>
      </w:r>
      <w:r w:rsidR="00876063" w:rsidRPr="0091734A">
        <w:rPr>
          <w:rFonts w:cstheme="minorHAnsi"/>
          <w:bCs/>
          <w:color w:val="000000" w:themeColor="text1"/>
        </w:rPr>
        <w:t xml:space="preserve">It is noteworthy to mention that </w:t>
      </w:r>
      <w:r w:rsidR="00024792" w:rsidRPr="0091734A">
        <w:rPr>
          <w:rFonts w:cstheme="minorHAnsi"/>
          <w:bCs/>
          <w:color w:val="000000" w:themeColor="text1"/>
        </w:rPr>
        <w:t>different interrelated aspects lead to the successful es</w:t>
      </w:r>
      <w:r w:rsidR="00303747" w:rsidRPr="0091734A">
        <w:rPr>
          <w:rFonts w:cstheme="minorHAnsi"/>
          <w:bCs/>
          <w:color w:val="000000" w:themeColor="text1"/>
        </w:rPr>
        <w:t>tablishment of the foster care system</w:t>
      </w:r>
      <w:r w:rsidR="00DA3D04" w:rsidRPr="0091734A">
        <w:rPr>
          <w:rFonts w:cstheme="minorHAnsi"/>
          <w:bCs/>
          <w:color w:val="000000" w:themeColor="text1"/>
        </w:rPr>
        <w:t xml:space="preserve">. </w:t>
      </w:r>
    </w:p>
    <w:p w:rsidR="005B49AD" w:rsidRPr="0091734A" w:rsidRDefault="00AA4350" w:rsidP="00040052">
      <w:pPr>
        <w:ind w:firstLine="0"/>
        <w:rPr>
          <w:rFonts w:cstheme="minorHAnsi"/>
          <w:b/>
          <w:color w:val="000000" w:themeColor="text1"/>
        </w:rPr>
      </w:pPr>
      <w:r w:rsidRPr="0091734A">
        <w:rPr>
          <w:rFonts w:cstheme="minorHAnsi"/>
          <w:b/>
          <w:color w:val="000000" w:themeColor="text1"/>
        </w:rPr>
        <w:t xml:space="preserve">Recommendations </w:t>
      </w:r>
    </w:p>
    <w:p w:rsidR="004E43EE" w:rsidRPr="0091734A" w:rsidRDefault="00AA4350" w:rsidP="00040052">
      <w:pPr>
        <w:ind w:firstLine="0"/>
        <w:rPr>
          <w:rFonts w:cstheme="minorHAnsi"/>
          <w:color w:val="000000" w:themeColor="text1"/>
        </w:rPr>
      </w:pPr>
      <w:r w:rsidRPr="0091734A">
        <w:rPr>
          <w:rFonts w:cstheme="minorHAnsi"/>
          <w:color w:val="000000" w:themeColor="text1"/>
        </w:rPr>
        <w:t xml:space="preserve"> Children do not have an idea about the risks and dangers, </w:t>
      </w:r>
      <w:r w:rsidR="00C9624A" w:rsidRPr="0091734A">
        <w:rPr>
          <w:rFonts w:cstheme="minorHAnsi"/>
          <w:color w:val="000000" w:themeColor="text1"/>
        </w:rPr>
        <w:t>therefore,</w:t>
      </w:r>
      <w:r w:rsidRPr="0091734A">
        <w:rPr>
          <w:rFonts w:cstheme="minorHAnsi"/>
          <w:color w:val="000000" w:themeColor="text1"/>
        </w:rPr>
        <w:t xml:space="preserve"> it is important to make their lives secure and provide them protection</w:t>
      </w:r>
      <w:r w:rsidR="00A127DB" w:rsidRPr="0091734A">
        <w:rPr>
          <w:rFonts w:cstheme="minorHAnsi"/>
          <w:color w:val="000000" w:themeColor="text1"/>
        </w:rPr>
        <w:t xml:space="preserve">. They need a safe environment for their upbringing and grooming, if they are appreciated and they are provided with enough care they will </w:t>
      </w:r>
      <w:r w:rsidR="00C9624A" w:rsidRPr="0091734A">
        <w:rPr>
          <w:rFonts w:cstheme="minorHAnsi"/>
          <w:color w:val="000000" w:themeColor="text1"/>
        </w:rPr>
        <w:t xml:space="preserve">improve. </w:t>
      </w:r>
      <w:r w:rsidR="00A12DE1" w:rsidRPr="0091734A">
        <w:rPr>
          <w:rFonts w:cstheme="minorHAnsi"/>
          <w:color w:val="000000" w:themeColor="text1"/>
        </w:rPr>
        <w:t>However,</w:t>
      </w:r>
      <w:r w:rsidR="00C9624A" w:rsidRPr="0091734A">
        <w:rPr>
          <w:rFonts w:cstheme="minorHAnsi"/>
          <w:color w:val="000000" w:themeColor="text1"/>
        </w:rPr>
        <w:t xml:space="preserve"> there is a need to make some </w:t>
      </w:r>
      <w:r w:rsidR="00A12DE1" w:rsidRPr="0091734A">
        <w:rPr>
          <w:rFonts w:cstheme="minorHAnsi"/>
          <w:color w:val="000000" w:themeColor="text1"/>
        </w:rPr>
        <w:t>improvements</w:t>
      </w:r>
      <w:r w:rsidR="00C9624A" w:rsidRPr="0091734A">
        <w:rPr>
          <w:rFonts w:cstheme="minorHAnsi"/>
          <w:color w:val="000000" w:themeColor="text1"/>
        </w:rPr>
        <w:t xml:space="preserve"> in the </w:t>
      </w:r>
      <w:r w:rsidR="00A12DE1" w:rsidRPr="0091734A">
        <w:rPr>
          <w:rFonts w:cstheme="minorHAnsi"/>
          <w:color w:val="000000" w:themeColor="text1"/>
        </w:rPr>
        <w:t>foster care</w:t>
      </w:r>
      <w:r w:rsidR="00C9624A" w:rsidRPr="0091734A">
        <w:rPr>
          <w:rFonts w:cstheme="minorHAnsi"/>
          <w:color w:val="000000" w:themeColor="text1"/>
        </w:rPr>
        <w:t xml:space="preserve"> systems in</w:t>
      </w:r>
      <w:r w:rsidR="003718B7" w:rsidRPr="0091734A">
        <w:rPr>
          <w:rFonts w:cstheme="minorHAnsi"/>
          <w:color w:val="000000" w:themeColor="text1"/>
        </w:rPr>
        <w:t xml:space="preserve"> Philadelphia. The following maybe some of the recommendations, which will help to improve the foster care systems. </w:t>
      </w:r>
    </w:p>
    <w:p w:rsidR="003718B7" w:rsidRPr="0091734A" w:rsidRDefault="00AA4350" w:rsidP="003718B7">
      <w:pPr>
        <w:rPr>
          <w:rFonts w:eastAsia="Times New Roman" w:cstheme="minorHAnsi"/>
          <w:bCs/>
          <w:color w:val="000000" w:themeColor="text1"/>
        </w:rPr>
      </w:pPr>
      <w:r w:rsidRPr="0091734A">
        <w:rPr>
          <w:rFonts w:cstheme="minorHAnsi"/>
          <w:color w:val="000000" w:themeColor="text1"/>
        </w:rPr>
        <w:t xml:space="preserve">a. Mental health is important to stay healthy because brain controls all the body mechanisms. </w:t>
      </w:r>
      <w:r w:rsidR="003C6F81" w:rsidRPr="0091734A">
        <w:rPr>
          <w:rFonts w:cstheme="minorHAnsi"/>
          <w:color w:val="000000" w:themeColor="text1"/>
        </w:rPr>
        <w:t>Children’s</w:t>
      </w:r>
      <w:r w:rsidR="00602954" w:rsidRPr="0091734A">
        <w:rPr>
          <w:rFonts w:cstheme="minorHAnsi"/>
          <w:color w:val="000000" w:themeColor="text1"/>
        </w:rPr>
        <w:t xml:space="preserve"> </w:t>
      </w:r>
      <w:r w:rsidR="003C6F81" w:rsidRPr="0091734A">
        <w:rPr>
          <w:rFonts w:cstheme="minorHAnsi"/>
          <w:color w:val="000000" w:themeColor="text1"/>
        </w:rPr>
        <w:t>mental</w:t>
      </w:r>
      <w:r w:rsidR="00602954" w:rsidRPr="0091734A">
        <w:rPr>
          <w:rFonts w:cstheme="minorHAnsi"/>
          <w:color w:val="000000" w:themeColor="text1"/>
        </w:rPr>
        <w:t xml:space="preserve"> health is important because they are sensitive towards </w:t>
      </w:r>
      <w:r w:rsidR="003C6F81" w:rsidRPr="0091734A">
        <w:rPr>
          <w:rFonts w:cstheme="minorHAnsi"/>
          <w:color w:val="000000" w:themeColor="text1"/>
        </w:rPr>
        <w:t>things</w:t>
      </w:r>
      <w:r w:rsidR="00602954" w:rsidRPr="0091734A">
        <w:rPr>
          <w:rFonts w:cstheme="minorHAnsi"/>
          <w:color w:val="000000" w:themeColor="text1"/>
        </w:rPr>
        <w:t xml:space="preserve"> including behaviors and environmental conditions</w:t>
      </w:r>
      <w:r w:rsidRPr="0091734A">
        <w:rPr>
          <w:rFonts w:cstheme="minorHAnsi"/>
          <w:color w:val="000000" w:themeColor="text1"/>
        </w:rPr>
        <w:t xml:space="preserve"> </w:t>
      </w:r>
      <w:r w:rsidR="003C6F81" w:rsidRPr="0091734A">
        <w:rPr>
          <w:rFonts w:cstheme="minorHAnsi"/>
          <w:color w:val="000000" w:themeColor="text1"/>
        </w:rPr>
        <w:t xml:space="preserve">while they expect care and emotional support from people living around them. In the case of foster care, the responsibility of foster parents is </w:t>
      </w:r>
      <w:r w:rsidR="003C6F81" w:rsidRPr="0091734A">
        <w:rPr>
          <w:rFonts w:cstheme="minorHAnsi"/>
          <w:color w:val="000000" w:themeColor="text1"/>
        </w:rPr>
        <w:lastRenderedPageBreak/>
        <w:t>to take care of the mental well-being of children because they are in direct relation with them</w:t>
      </w:r>
      <w:r w:rsidR="003C40C9" w:rsidRPr="0091734A">
        <w:rPr>
          <w:rFonts w:cstheme="minorHAnsi"/>
          <w:color w:val="000000" w:themeColor="text1"/>
        </w:rPr>
        <w:t xml:space="preserve">. </w:t>
      </w:r>
      <w:r w:rsidR="00136A73" w:rsidRPr="0091734A">
        <w:rPr>
          <w:rFonts w:cstheme="minorHAnsi"/>
          <w:color w:val="000000" w:themeColor="text1"/>
        </w:rPr>
        <w:t>The mental stability of foster children needs one core objective for the overall domain of the foster care system</w:t>
      </w:r>
      <w:r w:rsidR="00315BAC" w:rsidRPr="0091734A">
        <w:rPr>
          <w:rFonts w:cstheme="minorHAnsi"/>
          <w:color w:val="000000" w:themeColor="text1"/>
        </w:rPr>
        <w:t xml:space="preserve">. </w:t>
      </w:r>
      <w:r w:rsidR="0015572E" w:rsidRPr="0091734A">
        <w:rPr>
          <w:rFonts w:eastAsia="Times New Roman" w:cstheme="minorHAnsi"/>
          <w:bCs/>
          <w:color w:val="000000" w:themeColor="text1"/>
        </w:rPr>
        <w:t>This approach is important to ensure a successful future for all the foster children by giving them the necessary confidence.</w:t>
      </w:r>
    </w:p>
    <w:p w:rsidR="00C65EDE" w:rsidRPr="0091734A" w:rsidRDefault="00AA4350" w:rsidP="00C65EDE">
      <w:pPr>
        <w:ind w:firstLine="0"/>
        <w:rPr>
          <w:rFonts w:cstheme="minorHAnsi"/>
          <w:color w:val="000000" w:themeColor="text1"/>
        </w:rPr>
      </w:pPr>
      <w:r w:rsidRPr="0091734A">
        <w:rPr>
          <w:rFonts w:cstheme="minorHAnsi"/>
          <w:color w:val="000000" w:themeColor="text1"/>
        </w:rPr>
        <w:tab/>
      </w:r>
      <w:r w:rsidR="000B4015" w:rsidRPr="0091734A">
        <w:rPr>
          <w:rFonts w:cstheme="minorHAnsi"/>
          <w:color w:val="000000" w:themeColor="text1"/>
        </w:rPr>
        <w:t xml:space="preserve">Proper education for foster children is another mandatory indicator or parameter to determine the effectiveness of the foster care center. It is one of the primary </w:t>
      </w:r>
      <w:r w:rsidR="00A7708A" w:rsidRPr="0091734A">
        <w:rPr>
          <w:rFonts w:cstheme="minorHAnsi"/>
          <w:color w:val="000000" w:themeColor="text1"/>
        </w:rPr>
        <w:t>responsibilities</w:t>
      </w:r>
      <w:r w:rsidR="000B4015" w:rsidRPr="0091734A">
        <w:rPr>
          <w:rFonts w:cstheme="minorHAnsi"/>
          <w:color w:val="000000" w:themeColor="text1"/>
        </w:rPr>
        <w:t xml:space="preserve"> of </w:t>
      </w:r>
      <w:r w:rsidR="00A7708A" w:rsidRPr="0091734A">
        <w:rPr>
          <w:rFonts w:cstheme="minorHAnsi"/>
          <w:color w:val="000000" w:themeColor="text1"/>
        </w:rPr>
        <w:t>the management</w:t>
      </w:r>
      <w:r w:rsidR="000B4015" w:rsidRPr="0091734A">
        <w:rPr>
          <w:rFonts w:cstheme="minorHAnsi"/>
          <w:color w:val="000000" w:themeColor="text1"/>
        </w:rPr>
        <w:t xml:space="preserve"> of the foster care system to </w:t>
      </w:r>
      <w:r w:rsidR="00283C92" w:rsidRPr="0091734A">
        <w:rPr>
          <w:rFonts w:cstheme="minorHAnsi"/>
          <w:color w:val="000000" w:themeColor="text1"/>
        </w:rPr>
        <w:t xml:space="preserve">ensure the availability of basic education for every foster </w:t>
      </w:r>
      <w:r w:rsidR="00A7708A" w:rsidRPr="0091734A">
        <w:rPr>
          <w:rFonts w:cstheme="minorHAnsi"/>
          <w:color w:val="000000" w:themeColor="text1"/>
        </w:rPr>
        <w:t>child</w:t>
      </w:r>
      <w:r w:rsidR="00283C92" w:rsidRPr="0091734A">
        <w:rPr>
          <w:rFonts w:cstheme="minorHAnsi"/>
          <w:color w:val="000000" w:themeColor="text1"/>
        </w:rPr>
        <w:t xml:space="preserve"> without any discrimination. </w:t>
      </w:r>
      <w:r w:rsidR="00A7708A" w:rsidRPr="0091734A">
        <w:rPr>
          <w:rFonts w:cstheme="minorHAnsi"/>
          <w:color w:val="000000" w:themeColor="text1"/>
        </w:rPr>
        <w:t xml:space="preserve">It is observed that </w:t>
      </w:r>
      <w:r w:rsidR="00E745A6" w:rsidRPr="0091734A">
        <w:rPr>
          <w:rFonts w:cstheme="minorHAnsi"/>
          <w:color w:val="000000" w:themeColor="text1"/>
        </w:rPr>
        <w:t xml:space="preserve">many abandoned children never have the opportunity to </w:t>
      </w:r>
      <w:r w:rsidR="00455B16" w:rsidRPr="0091734A">
        <w:rPr>
          <w:rFonts w:cstheme="minorHAnsi"/>
          <w:color w:val="000000" w:themeColor="text1"/>
        </w:rPr>
        <w:t xml:space="preserve">complete basic education level. </w:t>
      </w:r>
      <w:r w:rsidR="008C61E8" w:rsidRPr="0091734A">
        <w:rPr>
          <w:rFonts w:cstheme="minorHAnsi"/>
          <w:color w:val="000000" w:themeColor="text1"/>
        </w:rPr>
        <w:t xml:space="preserve">The active role of the foster center needs to be supportive to help children when it comes to the attainment of basic education level. </w:t>
      </w:r>
      <w:r w:rsidR="00E745A6" w:rsidRPr="0091734A">
        <w:rPr>
          <w:rFonts w:cstheme="minorHAnsi"/>
          <w:color w:val="000000" w:themeColor="text1"/>
        </w:rPr>
        <w:t xml:space="preserve"> </w:t>
      </w:r>
    </w:p>
    <w:p w:rsidR="007D0029" w:rsidRPr="0091734A" w:rsidRDefault="00AA4350" w:rsidP="00C65EDE">
      <w:pPr>
        <w:ind w:firstLine="0"/>
        <w:rPr>
          <w:rFonts w:cstheme="minorHAnsi"/>
          <w:color w:val="000000" w:themeColor="text1"/>
        </w:rPr>
      </w:pPr>
      <w:r w:rsidRPr="0091734A">
        <w:rPr>
          <w:rFonts w:cstheme="minorHAnsi"/>
          <w:color w:val="000000" w:themeColor="text1"/>
        </w:rPr>
        <w:tab/>
      </w:r>
      <w:r w:rsidR="00D46989" w:rsidRPr="0091734A">
        <w:rPr>
          <w:rFonts w:cstheme="minorHAnsi"/>
          <w:color w:val="000000" w:themeColor="text1"/>
        </w:rPr>
        <w:t xml:space="preserve">Socialization is another critical spectrum that requires necessary attention by the management of the foster center. </w:t>
      </w:r>
      <w:r w:rsidR="000C5577" w:rsidRPr="0091734A">
        <w:rPr>
          <w:rFonts w:cstheme="minorHAnsi"/>
          <w:color w:val="000000" w:themeColor="text1"/>
        </w:rPr>
        <w:t xml:space="preserve">It is one core responsibility of the administration to create better chances </w:t>
      </w:r>
      <w:r w:rsidR="00C13778" w:rsidRPr="0091734A">
        <w:rPr>
          <w:rFonts w:cstheme="minorHAnsi"/>
          <w:color w:val="000000" w:themeColor="text1"/>
        </w:rPr>
        <w:t>of social activities for the foster children.</w:t>
      </w:r>
      <w:r w:rsidR="00123F25" w:rsidRPr="0091734A">
        <w:rPr>
          <w:rFonts w:cstheme="minorHAnsi"/>
          <w:color w:val="000000" w:themeColor="text1"/>
        </w:rPr>
        <w:t xml:space="preserve"> </w:t>
      </w:r>
      <w:r w:rsidR="00857E1F" w:rsidRPr="0091734A">
        <w:rPr>
          <w:rFonts w:cstheme="minorHAnsi"/>
          <w:color w:val="000000" w:themeColor="text1"/>
        </w:rPr>
        <w:t xml:space="preserve">It is crucial to understand the importance of necessary socialization during the development phase of children. It is crucial for them to actively interact in society to </w:t>
      </w:r>
      <w:r w:rsidR="00F24AB6" w:rsidRPr="0091734A">
        <w:rPr>
          <w:rFonts w:cstheme="minorHAnsi"/>
          <w:color w:val="000000" w:themeColor="text1"/>
        </w:rPr>
        <w:t xml:space="preserve">understand different dimensions of social life and overall civic development. </w:t>
      </w:r>
      <w:r w:rsidR="00B36DCB" w:rsidRPr="0091734A">
        <w:rPr>
          <w:rFonts w:cstheme="minorHAnsi"/>
          <w:color w:val="000000" w:themeColor="text1"/>
        </w:rPr>
        <w:t>Foster children should have a better understanding when it comes to their proper interactions with others in the society and formed a necessary association for personal and social development.</w:t>
      </w:r>
      <w:r w:rsidR="003E0136" w:rsidRPr="0091734A">
        <w:rPr>
          <w:rFonts w:cstheme="minorHAnsi"/>
          <w:color w:val="000000" w:themeColor="text1"/>
        </w:rPr>
        <w:t xml:space="preserve"> The foster care center needs to</w:t>
      </w:r>
      <w:r w:rsidR="003F551A" w:rsidRPr="0091734A">
        <w:rPr>
          <w:rFonts w:cstheme="minorHAnsi"/>
          <w:color w:val="000000" w:themeColor="text1"/>
        </w:rPr>
        <w:t xml:space="preserve"> create better activities </w:t>
      </w:r>
      <w:r w:rsidR="00E00061" w:rsidRPr="0091734A">
        <w:rPr>
          <w:rFonts w:cstheme="minorHAnsi"/>
          <w:color w:val="000000" w:themeColor="text1"/>
        </w:rPr>
        <w:t>for the children so they can develop associations with other members of society.</w:t>
      </w:r>
    </w:p>
    <w:p w:rsidR="00CD7621" w:rsidRPr="0091734A" w:rsidRDefault="00AA4350" w:rsidP="00C65EDE">
      <w:pPr>
        <w:ind w:firstLine="0"/>
        <w:rPr>
          <w:rFonts w:cstheme="minorHAnsi"/>
          <w:b/>
          <w:color w:val="000000" w:themeColor="text1"/>
        </w:rPr>
      </w:pPr>
      <w:r w:rsidRPr="0091734A">
        <w:rPr>
          <w:rFonts w:cstheme="minorHAnsi"/>
          <w:b/>
          <w:color w:val="000000" w:themeColor="text1"/>
        </w:rPr>
        <w:t>Conclusion</w:t>
      </w:r>
    </w:p>
    <w:p w:rsidR="00DD1D84" w:rsidRPr="0091734A" w:rsidRDefault="00AA4350" w:rsidP="00C65EDE">
      <w:pPr>
        <w:ind w:firstLine="0"/>
        <w:rPr>
          <w:rFonts w:cstheme="minorHAnsi"/>
          <w:color w:val="000000" w:themeColor="text1"/>
        </w:rPr>
      </w:pPr>
      <w:r w:rsidRPr="0091734A">
        <w:rPr>
          <w:rFonts w:cstheme="minorHAnsi"/>
          <w:color w:val="000000" w:themeColor="text1"/>
        </w:rPr>
        <w:t xml:space="preserve">Philadelphia is </w:t>
      </w:r>
      <w:r w:rsidR="003B3E3A" w:rsidRPr="0091734A">
        <w:rPr>
          <w:rFonts w:cstheme="minorHAnsi"/>
          <w:color w:val="000000" w:themeColor="text1"/>
        </w:rPr>
        <w:t>improving</w:t>
      </w:r>
      <w:r w:rsidRPr="0091734A">
        <w:rPr>
          <w:rFonts w:cstheme="minorHAnsi"/>
          <w:color w:val="000000" w:themeColor="text1"/>
        </w:rPr>
        <w:t xml:space="preserve"> the </w:t>
      </w:r>
      <w:r w:rsidR="003B3E3A" w:rsidRPr="0091734A">
        <w:rPr>
          <w:rFonts w:cstheme="minorHAnsi"/>
          <w:color w:val="000000" w:themeColor="text1"/>
        </w:rPr>
        <w:t>foster</w:t>
      </w:r>
      <w:r w:rsidRPr="0091734A">
        <w:rPr>
          <w:rFonts w:cstheme="minorHAnsi"/>
          <w:color w:val="000000" w:themeColor="text1"/>
        </w:rPr>
        <w:t xml:space="preserve"> ca</w:t>
      </w:r>
      <w:r w:rsidRPr="0091734A">
        <w:rPr>
          <w:rFonts w:cstheme="minorHAnsi"/>
          <w:color w:val="000000" w:themeColor="text1"/>
        </w:rPr>
        <w:t xml:space="preserve">re quality services to ensure that no child feels unsafe </w:t>
      </w:r>
      <w:r w:rsidR="003B3E3A" w:rsidRPr="0091734A">
        <w:rPr>
          <w:rFonts w:cstheme="minorHAnsi"/>
          <w:color w:val="000000" w:themeColor="text1"/>
        </w:rPr>
        <w:t>whether it</w:t>
      </w:r>
      <w:r w:rsidR="0091734A">
        <w:rPr>
          <w:rFonts w:cstheme="minorHAnsi"/>
          <w:color w:val="000000" w:themeColor="text1"/>
        </w:rPr>
        <w:t xml:space="preserve"> i</w:t>
      </w:r>
      <w:r w:rsidRPr="0091734A">
        <w:rPr>
          <w:rFonts w:cstheme="minorHAnsi"/>
          <w:color w:val="000000" w:themeColor="text1"/>
        </w:rPr>
        <w:t xml:space="preserve">s home or any foster care system. Every system has to seek </w:t>
      </w:r>
      <w:r w:rsidR="003B3E3A" w:rsidRPr="0091734A">
        <w:rPr>
          <w:rFonts w:cstheme="minorHAnsi"/>
          <w:color w:val="000000" w:themeColor="text1"/>
        </w:rPr>
        <w:t>license</w:t>
      </w:r>
      <w:r w:rsidRPr="0091734A">
        <w:rPr>
          <w:rFonts w:cstheme="minorHAnsi"/>
          <w:color w:val="000000" w:themeColor="text1"/>
        </w:rPr>
        <w:t xml:space="preserve"> by the state courts which is responsible for th</w:t>
      </w:r>
      <w:r w:rsidR="003B3E3A" w:rsidRPr="0091734A">
        <w:rPr>
          <w:rFonts w:cstheme="minorHAnsi"/>
          <w:color w:val="000000" w:themeColor="text1"/>
        </w:rPr>
        <w:t>e</w:t>
      </w:r>
      <w:r w:rsidR="0022640D" w:rsidRPr="0091734A">
        <w:rPr>
          <w:rFonts w:cstheme="minorHAnsi"/>
          <w:color w:val="000000" w:themeColor="text1"/>
        </w:rPr>
        <w:t xml:space="preserve"> security </w:t>
      </w:r>
      <w:r w:rsidR="0019591A" w:rsidRPr="0091734A">
        <w:rPr>
          <w:rFonts w:cstheme="minorHAnsi"/>
          <w:color w:val="000000" w:themeColor="text1"/>
        </w:rPr>
        <w:t xml:space="preserve">of children who are not enough mature to idealize about </w:t>
      </w:r>
      <w:r w:rsidR="0019591A" w:rsidRPr="0091734A">
        <w:rPr>
          <w:rFonts w:cstheme="minorHAnsi"/>
          <w:color w:val="000000" w:themeColor="text1"/>
        </w:rPr>
        <w:lastRenderedPageBreak/>
        <w:t xml:space="preserve">right and wrong. They are not aware of the threats that is why it is the responsibility of communities, people, </w:t>
      </w:r>
      <w:r w:rsidR="00AC58C2" w:rsidRPr="0091734A">
        <w:rPr>
          <w:rFonts w:cstheme="minorHAnsi"/>
          <w:color w:val="000000" w:themeColor="text1"/>
        </w:rPr>
        <w:t>and foster</w:t>
      </w:r>
      <w:r w:rsidR="0019591A" w:rsidRPr="0091734A">
        <w:rPr>
          <w:rFonts w:cstheme="minorHAnsi"/>
          <w:color w:val="000000" w:themeColor="text1"/>
        </w:rPr>
        <w:t xml:space="preserve"> care centers to provide security to </w:t>
      </w:r>
      <w:r w:rsidR="0022640D" w:rsidRPr="0091734A">
        <w:rPr>
          <w:rFonts w:cstheme="minorHAnsi"/>
          <w:color w:val="000000" w:themeColor="text1"/>
        </w:rPr>
        <w:t xml:space="preserve">children. State organizations have to make sure they are observing the foster care system in the state and check </w:t>
      </w:r>
      <w:r w:rsidR="008F41AA" w:rsidRPr="0091734A">
        <w:rPr>
          <w:rFonts w:cstheme="minorHAnsi"/>
          <w:color w:val="000000" w:themeColor="text1"/>
        </w:rPr>
        <w:t>whether</w:t>
      </w:r>
      <w:r w:rsidR="0022640D" w:rsidRPr="0091734A">
        <w:rPr>
          <w:rFonts w:cstheme="minorHAnsi"/>
          <w:color w:val="000000" w:themeColor="text1"/>
        </w:rPr>
        <w:t xml:space="preserve"> children are provided with quality services or not. </w:t>
      </w:r>
    </w:p>
    <w:bookmarkEnd w:id="0"/>
    <w:p w:rsidR="00E614DD" w:rsidRPr="0091734A" w:rsidRDefault="00AA4350" w:rsidP="009D4EB3">
      <w:pPr>
        <w:pStyle w:val="SectionTitle"/>
        <w:jc w:val="left"/>
        <w:rPr>
          <w:rFonts w:cstheme="minorHAnsi"/>
          <w:color w:val="000000" w:themeColor="text1"/>
        </w:rPr>
      </w:pPr>
      <w:sdt>
        <w:sdtPr>
          <w:rPr>
            <w:rFonts w:cstheme="minorHAnsi"/>
            <w:color w:val="000000" w:themeColor="text1"/>
          </w:rPr>
          <w:alias w:val="Works Cited:"/>
          <w:tag w:val="Works Cited:"/>
          <w:id w:val="1884596268"/>
          <w:placeholder>
            <w:docPart w:val="84840EE0329540E5A389FAD143582B30"/>
          </w:placeholder>
          <w:temporary/>
          <w:showingPlcHdr/>
          <w15:appearance w15:val="hidden"/>
        </w:sdtPr>
        <w:sdtEndPr/>
        <w:sdtContent>
          <w:r w:rsidR="009D4EB3" w:rsidRPr="0091734A">
            <w:rPr>
              <w:rFonts w:cstheme="minorHAnsi"/>
              <w:color w:val="000000" w:themeColor="text1"/>
            </w:rPr>
            <w:t>Works Cited</w:t>
          </w:r>
        </w:sdtContent>
      </w:sdt>
    </w:p>
    <w:p w:rsidR="00A642C6" w:rsidRPr="0091734A" w:rsidRDefault="00AA4350" w:rsidP="00A642C6">
      <w:pPr>
        <w:pStyle w:val="Bibliography"/>
        <w:rPr>
          <w:rFonts w:cstheme="minorHAnsi"/>
          <w:color w:val="000000" w:themeColor="text1"/>
        </w:rPr>
      </w:pPr>
      <w:r w:rsidRPr="0091734A">
        <w:rPr>
          <w:rFonts w:cstheme="minorHAnsi"/>
          <w:color w:val="000000" w:themeColor="text1"/>
          <w:highlight w:val="yellow"/>
        </w:rPr>
        <w:fldChar w:fldCharType="begin"/>
      </w:r>
      <w:r w:rsidRPr="0091734A">
        <w:rPr>
          <w:rFonts w:cstheme="minorHAnsi"/>
          <w:color w:val="000000" w:themeColor="text1"/>
          <w:highlight w:val="yellow"/>
        </w:rPr>
        <w:instrText xml:space="preserve"> ADDIN ZOTERO_BIBL {"uncited":[],"omitted":[],"custom":[]} CSL_BIBLIOGRAPHY </w:instrText>
      </w:r>
      <w:r w:rsidRPr="0091734A">
        <w:rPr>
          <w:rFonts w:cstheme="minorHAnsi"/>
          <w:color w:val="000000" w:themeColor="text1"/>
          <w:highlight w:val="yellow"/>
        </w:rPr>
        <w:fldChar w:fldCharType="separate"/>
      </w:r>
      <w:r w:rsidRPr="0091734A">
        <w:rPr>
          <w:rFonts w:cstheme="minorHAnsi"/>
          <w:color w:val="000000" w:themeColor="text1"/>
        </w:rPr>
        <w:t xml:space="preserve">Amanda, O’Reilly, et al. </w:t>
      </w:r>
      <w:r w:rsidRPr="0091734A">
        <w:rPr>
          <w:rFonts w:cstheme="minorHAnsi"/>
          <w:i/>
          <w:iCs/>
          <w:color w:val="000000" w:themeColor="text1"/>
        </w:rPr>
        <w:t xml:space="preserve">Securing Child Safety, Well-Being, and Permanency Through Placement </w:t>
      </w:r>
      <w:r w:rsidRPr="0091734A">
        <w:rPr>
          <w:rFonts w:cstheme="minorHAnsi"/>
          <w:i/>
          <w:iCs/>
          <w:color w:val="000000" w:themeColor="text1"/>
        </w:rPr>
        <w:t>Stability in Foster Care | PolicyLab</w:t>
      </w:r>
      <w:r w:rsidRPr="0091734A">
        <w:rPr>
          <w:rFonts w:cstheme="minorHAnsi"/>
          <w:color w:val="000000" w:themeColor="text1"/>
        </w:rPr>
        <w:t>. https://policylab.chop.edu/evidence-action-brief/securing-child-safety-well-being-and-permanency-through-placement-stability. Accessed 18 Nov. 2019.</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 xml:space="preserve">Barbell, Kathy, and Madelyn Freundlich. </w:t>
      </w:r>
      <w:r w:rsidRPr="0091734A">
        <w:rPr>
          <w:rFonts w:cstheme="minorHAnsi"/>
          <w:i/>
          <w:iCs/>
          <w:color w:val="000000" w:themeColor="text1"/>
        </w:rPr>
        <w:t>Foster Care Today</w:t>
      </w:r>
      <w:r w:rsidRPr="0091734A">
        <w:rPr>
          <w:rFonts w:cstheme="minorHAnsi"/>
          <w:color w:val="000000" w:themeColor="text1"/>
        </w:rPr>
        <w:t>. Casey Fami</w:t>
      </w:r>
      <w:r w:rsidRPr="0091734A">
        <w:rPr>
          <w:rFonts w:cstheme="minorHAnsi"/>
          <w:color w:val="000000" w:themeColor="text1"/>
        </w:rPr>
        <w:t>ly Programs Washington, DC, 2001.</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 xml:space="preserve">Bell, Tessa, and Elisa Romano. “Permanency and Safety among Children in Foster Family and Kinship Care: A Scoping Review.” </w:t>
      </w:r>
      <w:r w:rsidRPr="0091734A">
        <w:rPr>
          <w:rFonts w:cstheme="minorHAnsi"/>
          <w:i/>
          <w:iCs/>
          <w:color w:val="000000" w:themeColor="text1"/>
        </w:rPr>
        <w:t>Trauma, Violence, &amp; Abuse</w:t>
      </w:r>
      <w:r w:rsidRPr="0091734A">
        <w:rPr>
          <w:rFonts w:cstheme="minorHAnsi"/>
          <w:color w:val="000000" w:themeColor="text1"/>
        </w:rPr>
        <w:t>, vol. 18, no. 3, 2017, pp. 268–86.</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Bîrneanu, Andreea Georgiana. “Behavior</w:t>
      </w:r>
      <w:r w:rsidRPr="0091734A">
        <w:rPr>
          <w:rFonts w:cstheme="minorHAnsi"/>
          <w:color w:val="000000" w:themeColor="text1"/>
        </w:rPr>
        <w:t xml:space="preserve"> Problems in Foster Care Children.” </w:t>
      </w:r>
      <w:r w:rsidRPr="0091734A">
        <w:rPr>
          <w:rFonts w:cstheme="minorHAnsi"/>
          <w:i/>
          <w:iCs/>
          <w:color w:val="000000" w:themeColor="text1"/>
        </w:rPr>
        <w:t>Revista de Asistenţă Socială</w:t>
      </w:r>
      <w:r w:rsidRPr="0091734A">
        <w:rPr>
          <w:rFonts w:cstheme="minorHAnsi"/>
          <w:color w:val="000000" w:themeColor="text1"/>
        </w:rPr>
        <w:t>, no. 4, 2013, pp. 15–23.</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 xml:space="preserve">Clement, Priscilla Ferguson. “Families and Foster Care: Philadelphia in the Late Nineteenth Century.” </w:t>
      </w:r>
      <w:r w:rsidRPr="0091734A">
        <w:rPr>
          <w:rFonts w:cstheme="minorHAnsi"/>
          <w:i/>
          <w:iCs/>
          <w:color w:val="000000" w:themeColor="text1"/>
        </w:rPr>
        <w:t>Social Service Review</w:t>
      </w:r>
      <w:r w:rsidRPr="0091734A">
        <w:rPr>
          <w:rFonts w:cstheme="minorHAnsi"/>
          <w:color w:val="000000" w:themeColor="text1"/>
        </w:rPr>
        <w:t>, vol. 53, no. 3, 1979, pp. 406–20.</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E., Ann</w:t>
      </w:r>
      <w:r w:rsidRPr="0091734A">
        <w:rPr>
          <w:rFonts w:cstheme="minorHAnsi"/>
          <w:color w:val="000000" w:themeColor="text1"/>
        </w:rPr>
        <w:t xml:space="preserve">ie. </w:t>
      </w:r>
      <w:r w:rsidRPr="0091734A">
        <w:rPr>
          <w:rFonts w:cstheme="minorHAnsi"/>
          <w:i/>
          <w:iCs/>
          <w:color w:val="000000" w:themeColor="text1"/>
        </w:rPr>
        <w:t>Stepping Up for Kids - The Annie E. Casey Foundation</w:t>
      </w:r>
      <w:r w:rsidRPr="0091734A">
        <w:rPr>
          <w:rFonts w:cstheme="minorHAnsi"/>
          <w:color w:val="000000" w:themeColor="text1"/>
        </w:rPr>
        <w:t>. 2012, https://www.aecf.org/m/resourcedoc/AECF-SteppingUpForKids-2012.pdf#page=1.</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 xml:space="preserve">Jones, Loring Paul. “The Role of Social Support in the Transition from Foster Care to Emerging Adulthood.” </w:t>
      </w:r>
      <w:r w:rsidRPr="0091734A">
        <w:rPr>
          <w:rFonts w:cstheme="minorHAnsi"/>
          <w:i/>
          <w:iCs/>
          <w:color w:val="000000" w:themeColor="text1"/>
        </w:rPr>
        <w:t>Journal of</w:t>
      </w:r>
      <w:r w:rsidRPr="0091734A">
        <w:rPr>
          <w:rFonts w:cstheme="minorHAnsi"/>
          <w:i/>
          <w:iCs/>
          <w:color w:val="000000" w:themeColor="text1"/>
        </w:rPr>
        <w:t xml:space="preserve"> Family Social Work</w:t>
      </w:r>
      <w:r w:rsidRPr="0091734A">
        <w:rPr>
          <w:rFonts w:cstheme="minorHAnsi"/>
          <w:color w:val="000000" w:themeColor="text1"/>
        </w:rPr>
        <w:t>, vol. 17, no. 1, 2014, pp. 81–96.</w:t>
      </w:r>
    </w:p>
    <w:p w:rsidR="00A642C6" w:rsidRPr="0091734A" w:rsidRDefault="00AA4350" w:rsidP="00A642C6">
      <w:pPr>
        <w:pStyle w:val="Bibliography"/>
        <w:rPr>
          <w:rFonts w:cstheme="minorHAnsi"/>
          <w:color w:val="000000" w:themeColor="text1"/>
        </w:rPr>
      </w:pPr>
      <w:r w:rsidRPr="0091734A">
        <w:rPr>
          <w:rFonts w:cstheme="minorHAnsi"/>
          <w:i/>
          <w:iCs/>
          <w:color w:val="000000" w:themeColor="text1"/>
        </w:rPr>
        <w:t>Latest US Report on the Number of Child Abuse Deaths - Childhelp</w:t>
      </w:r>
      <w:r w:rsidRPr="0091734A">
        <w:rPr>
          <w:rFonts w:cstheme="minorHAnsi"/>
          <w:color w:val="000000" w:themeColor="text1"/>
        </w:rPr>
        <w:t>. https://www.childhelp.org/blog/child-maltreatment-latest-report/. Accessed 18 Nov. 2019.</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Lawrence, Catherine R., et al. “The Impact of F</w:t>
      </w:r>
      <w:r w:rsidRPr="0091734A">
        <w:rPr>
          <w:rFonts w:cstheme="minorHAnsi"/>
          <w:color w:val="000000" w:themeColor="text1"/>
        </w:rPr>
        <w:t xml:space="preserve">oster Care on Development.” </w:t>
      </w:r>
      <w:r w:rsidRPr="0091734A">
        <w:rPr>
          <w:rFonts w:cstheme="minorHAnsi"/>
          <w:i/>
          <w:iCs/>
          <w:color w:val="000000" w:themeColor="text1"/>
        </w:rPr>
        <w:t>Development and Psychopathology</w:t>
      </w:r>
      <w:r w:rsidRPr="0091734A">
        <w:rPr>
          <w:rFonts w:cstheme="minorHAnsi"/>
          <w:color w:val="000000" w:themeColor="text1"/>
        </w:rPr>
        <w:t>, vol. 18, no. 1, 2006, pp. 57–76.</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lastRenderedPageBreak/>
        <w:t xml:space="preserve">Lockwood, Katie K., et al. “Permanency and the Foster Care System.” </w:t>
      </w:r>
      <w:r w:rsidRPr="0091734A">
        <w:rPr>
          <w:rFonts w:cstheme="minorHAnsi"/>
          <w:i/>
          <w:iCs/>
          <w:color w:val="000000" w:themeColor="text1"/>
        </w:rPr>
        <w:t>Current Problems in Pediatric and Adolescent Health Care</w:t>
      </w:r>
      <w:r w:rsidRPr="0091734A">
        <w:rPr>
          <w:rFonts w:cstheme="minorHAnsi"/>
          <w:color w:val="000000" w:themeColor="text1"/>
        </w:rPr>
        <w:t>, vol. 45, no. 10, 2015, pp. 306–15.</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 xml:space="preserve">Szilagyi, Moira A., et al. “Health Care Issues for Children and Adolescents in Foster Care and Kinship Care.” </w:t>
      </w:r>
      <w:r w:rsidRPr="0091734A">
        <w:rPr>
          <w:rFonts w:cstheme="minorHAnsi"/>
          <w:i/>
          <w:iCs/>
          <w:color w:val="000000" w:themeColor="text1"/>
        </w:rPr>
        <w:t>Pediatrics</w:t>
      </w:r>
      <w:r w:rsidRPr="0091734A">
        <w:rPr>
          <w:rFonts w:cstheme="minorHAnsi"/>
          <w:color w:val="000000" w:themeColor="text1"/>
        </w:rPr>
        <w:t>, vol. 136, no. 4, 2015, pp. e1142–66.</w:t>
      </w:r>
    </w:p>
    <w:p w:rsidR="00A642C6" w:rsidRPr="0091734A" w:rsidRDefault="00AA4350" w:rsidP="00A642C6">
      <w:pPr>
        <w:pStyle w:val="Bibliography"/>
        <w:rPr>
          <w:rFonts w:cstheme="minorHAnsi"/>
          <w:color w:val="000000" w:themeColor="text1"/>
        </w:rPr>
      </w:pPr>
      <w:r w:rsidRPr="0091734A">
        <w:rPr>
          <w:rFonts w:cstheme="minorHAnsi"/>
          <w:color w:val="000000" w:themeColor="text1"/>
        </w:rPr>
        <w:t>Zetlin, Andrea, et al. “Improving Education Outcomes for Children in Foster Care: Intervention by</w:t>
      </w:r>
      <w:r w:rsidRPr="0091734A">
        <w:rPr>
          <w:rFonts w:cstheme="minorHAnsi"/>
          <w:color w:val="000000" w:themeColor="text1"/>
        </w:rPr>
        <w:t xml:space="preserve"> an Education Liaison.” </w:t>
      </w:r>
      <w:r w:rsidRPr="0091734A">
        <w:rPr>
          <w:rFonts w:cstheme="minorHAnsi"/>
          <w:i/>
          <w:iCs/>
          <w:color w:val="000000" w:themeColor="text1"/>
        </w:rPr>
        <w:t>Journal of Education for Students Placed at Risk</w:t>
      </w:r>
      <w:r w:rsidRPr="0091734A">
        <w:rPr>
          <w:rFonts w:cstheme="minorHAnsi"/>
          <w:color w:val="000000" w:themeColor="text1"/>
        </w:rPr>
        <w:t>, vol. 9, no. 4, 2004, pp. 421–29.</w:t>
      </w:r>
    </w:p>
    <w:p w:rsidR="00BA1BAA" w:rsidRPr="0091734A" w:rsidRDefault="00AA4350" w:rsidP="00293497">
      <w:pPr>
        <w:pStyle w:val="Bibliography"/>
        <w:rPr>
          <w:rFonts w:cstheme="minorHAnsi"/>
          <w:color w:val="000000" w:themeColor="text1"/>
        </w:rPr>
      </w:pPr>
      <w:r w:rsidRPr="0091734A">
        <w:rPr>
          <w:rFonts w:cstheme="minorHAnsi"/>
          <w:color w:val="000000" w:themeColor="text1"/>
          <w:highlight w:val="yellow"/>
        </w:rPr>
        <w:fldChar w:fldCharType="end"/>
      </w:r>
    </w:p>
    <w:sectPr w:rsidR="00BA1BAA" w:rsidRPr="0091734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350" w:rsidRDefault="00AA4350">
      <w:pPr>
        <w:spacing w:line="240" w:lineRule="auto"/>
      </w:pPr>
      <w:r>
        <w:separator/>
      </w:r>
    </w:p>
  </w:endnote>
  <w:endnote w:type="continuationSeparator" w:id="0">
    <w:p w:rsidR="00AA4350" w:rsidRDefault="00AA43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350" w:rsidRDefault="00AA4350">
      <w:pPr>
        <w:spacing w:line="240" w:lineRule="auto"/>
      </w:pPr>
      <w:r>
        <w:separator/>
      </w:r>
    </w:p>
  </w:footnote>
  <w:footnote w:type="continuationSeparator" w:id="0">
    <w:p w:rsidR="00AA4350" w:rsidRDefault="00AA435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18B7" w:rsidRDefault="00AA4350">
    <w:pPr>
      <w:pStyle w:val="Header"/>
    </w:pPr>
    <w:sdt>
      <w:sdtPr>
        <w:alias w:val="Last Name:"/>
        <w:tag w:val="Last Name:"/>
        <w:id w:val="343136273"/>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C90746">
      <w:rPr>
        <w:noProof/>
      </w:rPr>
      <w:t>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18B7" w:rsidRDefault="00AA4350">
    <w:pPr>
      <w:pStyle w:val="Header"/>
    </w:pPr>
    <w:sdt>
      <w:sdtPr>
        <w:alias w:val="Last Name:"/>
        <w:tag w:val="Last Name:"/>
        <w:id w:val="81423100"/>
        <w:placeholder>
          <w:docPart w:val="AD311FAA0BC848B08312ACFCCCA0B68E"/>
        </w:placeholder>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C90746">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30F800BA">
      <w:start w:val="1"/>
      <w:numFmt w:val="lowerLetter"/>
      <w:pStyle w:val="TableNote"/>
      <w:suff w:val="space"/>
      <w:lvlText w:val="%1."/>
      <w:lvlJc w:val="left"/>
      <w:pPr>
        <w:ind w:left="0" w:firstLine="720"/>
      </w:pPr>
      <w:rPr>
        <w:rFonts w:hint="default"/>
      </w:rPr>
    </w:lvl>
    <w:lvl w:ilvl="1" w:tplc="340E8376" w:tentative="1">
      <w:start w:val="1"/>
      <w:numFmt w:val="lowerLetter"/>
      <w:lvlText w:val="%2."/>
      <w:lvlJc w:val="left"/>
      <w:pPr>
        <w:ind w:left="2160" w:hanging="360"/>
      </w:pPr>
    </w:lvl>
    <w:lvl w:ilvl="2" w:tplc="CB76F2E4" w:tentative="1">
      <w:start w:val="1"/>
      <w:numFmt w:val="lowerRoman"/>
      <w:lvlText w:val="%3."/>
      <w:lvlJc w:val="right"/>
      <w:pPr>
        <w:ind w:left="2880" w:hanging="180"/>
      </w:pPr>
    </w:lvl>
    <w:lvl w:ilvl="3" w:tplc="BD562E7A" w:tentative="1">
      <w:start w:val="1"/>
      <w:numFmt w:val="decimal"/>
      <w:lvlText w:val="%4."/>
      <w:lvlJc w:val="left"/>
      <w:pPr>
        <w:ind w:left="3600" w:hanging="360"/>
      </w:pPr>
    </w:lvl>
    <w:lvl w:ilvl="4" w:tplc="442A6F78" w:tentative="1">
      <w:start w:val="1"/>
      <w:numFmt w:val="lowerLetter"/>
      <w:lvlText w:val="%5."/>
      <w:lvlJc w:val="left"/>
      <w:pPr>
        <w:ind w:left="4320" w:hanging="360"/>
      </w:pPr>
    </w:lvl>
    <w:lvl w:ilvl="5" w:tplc="D53E5C30" w:tentative="1">
      <w:start w:val="1"/>
      <w:numFmt w:val="lowerRoman"/>
      <w:lvlText w:val="%6."/>
      <w:lvlJc w:val="right"/>
      <w:pPr>
        <w:ind w:left="5040" w:hanging="180"/>
      </w:pPr>
    </w:lvl>
    <w:lvl w:ilvl="6" w:tplc="310E49CE" w:tentative="1">
      <w:start w:val="1"/>
      <w:numFmt w:val="decimal"/>
      <w:lvlText w:val="%7."/>
      <w:lvlJc w:val="left"/>
      <w:pPr>
        <w:ind w:left="5760" w:hanging="360"/>
      </w:pPr>
    </w:lvl>
    <w:lvl w:ilvl="7" w:tplc="C3F4DD7C" w:tentative="1">
      <w:start w:val="1"/>
      <w:numFmt w:val="lowerLetter"/>
      <w:lvlText w:val="%8."/>
      <w:lvlJc w:val="left"/>
      <w:pPr>
        <w:ind w:left="6480" w:hanging="360"/>
      </w:pPr>
    </w:lvl>
    <w:lvl w:ilvl="8" w:tplc="92CE87D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1tLQ0tjQwNTQ2sDBU0lEKTi0uzszPAykwqQUA8oiLJiwAAAA="/>
  </w:docVars>
  <w:rsids>
    <w:rsidRoot w:val="00F83220"/>
    <w:rsid w:val="0000266B"/>
    <w:rsid w:val="00007AF5"/>
    <w:rsid w:val="000166A4"/>
    <w:rsid w:val="00024792"/>
    <w:rsid w:val="00040052"/>
    <w:rsid w:val="00040CBB"/>
    <w:rsid w:val="00051233"/>
    <w:rsid w:val="00085D55"/>
    <w:rsid w:val="000B4015"/>
    <w:rsid w:val="000B78C8"/>
    <w:rsid w:val="000C03D3"/>
    <w:rsid w:val="000C5577"/>
    <w:rsid w:val="00123F25"/>
    <w:rsid w:val="00132A53"/>
    <w:rsid w:val="00136A73"/>
    <w:rsid w:val="001463B2"/>
    <w:rsid w:val="0015572E"/>
    <w:rsid w:val="001621DC"/>
    <w:rsid w:val="00175F3E"/>
    <w:rsid w:val="0018063B"/>
    <w:rsid w:val="001825D1"/>
    <w:rsid w:val="001832BD"/>
    <w:rsid w:val="00190348"/>
    <w:rsid w:val="0019591A"/>
    <w:rsid w:val="001B3578"/>
    <w:rsid w:val="001C03D3"/>
    <w:rsid w:val="001D1D96"/>
    <w:rsid w:val="001D5281"/>
    <w:rsid w:val="001E57DC"/>
    <w:rsid w:val="001F6050"/>
    <w:rsid w:val="001F62C0"/>
    <w:rsid w:val="00201459"/>
    <w:rsid w:val="0022640D"/>
    <w:rsid w:val="00227360"/>
    <w:rsid w:val="00231F48"/>
    <w:rsid w:val="00245860"/>
    <w:rsid w:val="00245E02"/>
    <w:rsid w:val="00276878"/>
    <w:rsid w:val="00283C92"/>
    <w:rsid w:val="00293497"/>
    <w:rsid w:val="002960BB"/>
    <w:rsid w:val="002A0D43"/>
    <w:rsid w:val="002B10C3"/>
    <w:rsid w:val="002E75E2"/>
    <w:rsid w:val="002F66A2"/>
    <w:rsid w:val="00303747"/>
    <w:rsid w:val="00315BAC"/>
    <w:rsid w:val="00327FB2"/>
    <w:rsid w:val="00347484"/>
    <w:rsid w:val="00353B66"/>
    <w:rsid w:val="00362A55"/>
    <w:rsid w:val="00364805"/>
    <w:rsid w:val="003708C3"/>
    <w:rsid w:val="003718B7"/>
    <w:rsid w:val="00396192"/>
    <w:rsid w:val="003B1D49"/>
    <w:rsid w:val="003B3E3A"/>
    <w:rsid w:val="003B6992"/>
    <w:rsid w:val="003C40C9"/>
    <w:rsid w:val="003C6F81"/>
    <w:rsid w:val="003E0136"/>
    <w:rsid w:val="003F551A"/>
    <w:rsid w:val="004023D6"/>
    <w:rsid w:val="004051D5"/>
    <w:rsid w:val="00406674"/>
    <w:rsid w:val="00420C7B"/>
    <w:rsid w:val="00430763"/>
    <w:rsid w:val="00432966"/>
    <w:rsid w:val="0045261D"/>
    <w:rsid w:val="004534AB"/>
    <w:rsid w:val="00455B16"/>
    <w:rsid w:val="00456604"/>
    <w:rsid w:val="004602DD"/>
    <w:rsid w:val="00483541"/>
    <w:rsid w:val="004836D8"/>
    <w:rsid w:val="004A2675"/>
    <w:rsid w:val="004B78A8"/>
    <w:rsid w:val="004C47C7"/>
    <w:rsid w:val="004D197E"/>
    <w:rsid w:val="004E0884"/>
    <w:rsid w:val="004E2744"/>
    <w:rsid w:val="004E43EE"/>
    <w:rsid w:val="004F7139"/>
    <w:rsid w:val="00517928"/>
    <w:rsid w:val="005525EB"/>
    <w:rsid w:val="0057093C"/>
    <w:rsid w:val="005834FC"/>
    <w:rsid w:val="005B12D0"/>
    <w:rsid w:val="005B49AD"/>
    <w:rsid w:val="005C05F9"/>
    <w:rsid w:val="00602611"/>
    <w:rsid w:val="00602954"/>
    <w:rsid w:val="006036EC"/>
    <w:rsid w:val="006277A5"/>
    <w:rsid w:val="00660613"/>
    <w:rsid w:val="006769F2"/>
    <w:rsid w:val="00691EC1"/>
    <w:rsid w:val="006C6AE4"/>
    <w:rsid w:val="006E5D1D"/>
    <w:rsid w:val="006F0EFE"/>
    <w:rsid w:val="006F669B"/>
    <w:rsid w:val="00705DB8"/>
    <w:rsid w:val="007142FC"/>
    <w:rsid w:val="00747F17"/>
    <w:rsid w:val="00760225"/>
    <w:rsid w:val="007B0D80"/>
    <w:rsid w:val="007C53FB"/>
    <w:rsid w:val="007D0029"/>
    <w:rsid w:val="007D3F9A"/>
    <w:rsid w:val="00802BA3"/>
    <w:rsid w:val="00821C64"/>
    <w:rsid w:val="0082470F"/>
    <w:rsid w:val="00825A85"/>
    <w:rsid w:val="00825BC3"/>
    <w:rsid w:val="00832558"/>
    <w:rsid w:val="00845794"/>
    <w:rsid w:val="00857E1F"/>
    <w:rsid w:val="00875062"/>
    <w:rsid w:val="00876063"/>
    <w:rsid w:val="00895FDB"/>
    <w:rsid w:val="00897EC2"/>
    <w:rsid w:val="008A7EEA"/>
    <w:rsid w:val="008B2A47"/>
    <w:rsid w:val="008B7D18"/>
    <w:rsid w:val="008C0650"/>
    <w:rsid w:val="008C508F"/>
    <w:rsid w:val="008C61E8"/>
    <w:rsid w:val="008D0042"/>
    <w:rsid w:val="008E6411"/>
    <w:rsid w:val="008F1F97"/>
    <w:rsid w:val="008F4052"/>
    <w:rsid w:val="008F41AA"/>
    <w:rsid w:val="008F6302"/>
    <w:rsid w:val="00903C4B"/>
    <w:rsid w:val="0091734A"/>
    <w:rsid w:val="0092216E"/>
    <w:rsid w:val="009240F3"/>
    <w:rsid w:val="009732E9"/>
    <w:rsid w:val="00985A65"/>
    <w:rsid w:val="00985BF5"/>
    <w:rsid w:val="009A2F8D"/>
    <w:rsid w:val="009B0924"/>
    <w:rsid w:val="009D4EB3"/>
    <w:rsid w:val="00A127DB"/>
    <w:rsid w:val="00A12DE1"/>
    <w:rsid w:val="00A16722"/>
    <w:rsid w:val="00A4682C"/>
    <w:rsid w:val="00A642C6"/>
    <w:rsid w:val="00A74B93"/>
    <w:rsid w:val="00A7708A"/>
    <w:rsid w:val="00A80CB8"/>
    <w:rsid w:val="00AA4350"/>
    <w:rsid w:val="00AB0F37"/>
    <w:rsid w:val="00AC2CFB"/>
    <w:rsid w:val="00AC58C2"/>
    <w:rsid w:val="00B1095C"/>
    <w:rsid w:val="00B12346"/>
    <w:rsid w:val="00B13D1B"/>
    <w:rsid w:val="00B22E2B"/>
    <w:rsid w:val="00B3001F"/>
    <w:rsid w:val="00B36DCB"/>
    <w:rsid w:val="00B422E7"/>
    <w:rsid w:val="00B45DC0"/>
    <w:rsid w:val="00B75ADC"/>
    <w:rsid w:val="00B818DF"/>
    <w:rsid w:val="00B8374E"/>
    <w:rsid w:val="00B86BD5"/>
    <w:rsid w:val="00BA1BAA"/>
    <w:rsid w:val="00BA3591"/>
    <w:rsid w:val="00BB26EF"/>
    <w:rsid w:val="00BD33BE"/>
    <w:rsid w:val="00BF3FC8"/>
    <w:rsid w:val="00BF4D19"/>
    <w:rsid w:val="00C13778"/>
    <w:rsid w:val="00C63171"/>
    <w:rsid w:val="00C65EDE"/>
    <w:rsid w:val="00C90746"/>
    <w:rsid w:val="00C9624A"/>
    <w:rsid w:val="00C96CF2"/>
    <w:rsid w:val="00CC41AA"/>
    <w:rsid w:val="00CD3FEE"/>
    <w:rsid w:val="00CD7621"/>
    <w:rsid w:val="00CE07C8"/>
    <w:rsid w:val="00CE43DD"/>
    <w:rsid w:val="00CE70D5"/>
    <w:rsid w:val="00D034C6"/>
    <w:rsid w:val="00D05A7B"/>
    <w:rsid w:val="00D12781"/>
    <w:rsid w:val="00D13A78"/>
    <w:rsid w:val="00D161A7"/>
    <w:rsid w:val="00D46989"/>
    <w:rsid w:val="00D52117"/>
    <w:rsid w:val="00D60F2C"/>
    <w:rsid w:val="00D6377E"/>
    <w:rsid w:val="00D845CE"/>
    <w:rsid w:val="00D87D41"/>
    <w:rsid w:val="00D94D45"/>
    <w:rsid w:val="00D97DF4"/>
    <w:rsid w:val="00DA3D04"/>
    <w:rsid w:val="00DB0D39"/>
    <w:rsid w:val="00DB1C61"/>
    <w:rsid w:val="00DB47E3"/>
    <w:rsid w:val="00DC51DF"/>
    <w:rsid w:val="00DD1D84"/>
    <w:rsid w:val="00DE3989"/>
    <w:rsid w:val="00E00061"/>
    <w:rsid w:val="00E14005"/>
    <w:rsid w:val="00E17D18"/>
    <w:rsid w:val="00E25E29"/>
    <w:rsid w:val="00E5529E"/>
    <w:rsid w:val="00E614DD"/>
    <w:rsid w:val="00E627B4"/>
    <w:rsid w:val="00E745A6"/>
    <w:rsid w:val="00E75C2E"/>
    <w:rsid w:val="00E87366"/>
    <w:rsid w:val="00EA199C"/>
    <w:rsid w:val="00EA29D5"/>
    <w:rsid w:val="00EA3F93"/>
    <w:rsid w:val="00EC0C18"/>
    <w:rsid w:val="00ED08A2"/>
    <w:rsid w:val="00EF4FA9"/>
    <w:rsid w:val="00F15C4C"/>
    <w:rsid w:val="00F24AB6"/>
    <w:rsid w:val="00F32A64"/>
    <w:rsid w:val="00F46D14"/>
    <w:rsid w:val="00F80E1B"/>
    <w:rsid w:val="00F83220"/>
    <w:rsid w:val="00F83DBA"/>
    <w:rsid w:val="00F84DF8"/>
    <w:rsid w:val="00F930B1"/>
    <w:rsid w:val="00F9444C"/>
    <w:rsid w:val="00F946D5"/>
    <w:rsid w:val="00FB251A"/>
    <w:rsid w:val="00FB25BB"/>
    <w:rsid w:val="00FC40AB"/>
    <w:rsid w:val="00FD74D9"/>
    <w:rsid w:val="00FE1110"/>
    <w:rsid w:val="00FF62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C65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160BA">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160BA">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160BA">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160BA">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8160BA">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160BA">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A5AA4"/>
    <w:rsid w:val="003729CB"/>
    <w:rsid w:val="003A0181"/>
    <w:rsid w:val="005A3EFE"/>
    <w:rsid w:val="008160BA"/>
    <w:rsid w:val="00880D36"/>
    <w:rsid w:val="00EE2FD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977</Words>
  <Characters>2267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8T10:13:00Z</dcterms:created>
  <dcterms:modified xsi:type="dcterms:W3CDTF">2019-11-1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nZCM1i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